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A50CC0">
      <w:pPr>
        <w:pStyle w:val="Corpodetexto"/>
        <w:spacing w:before="3402"/>
        <w:ind w:firstLine="0"/>
        <w:jc w:val="center"/>
        <w:rPr>
          <w:b/>
          <w:bCs/>
        </w:rPr>
      </w:pPr>
      <w:r>
        <w:rPr>
          <w:b/>
          <w:bCs/>
        </w:rPr>
        <w:t>AN</w:t>
      </w:r>
      <w:r w:rsidR="006D3594">
        <w:rPr>
          <w:b/>
          <w:bCs/>
        </w:rPr>
        <w:t>Á</w:t>
      </w:r>
      <w:r>
        <w:rPr>
          <w:b/>
          <w:bCs/>
        </w:rPr>
        <w:t xml:space="preserve">LISE DE GRANDE VOLUME DE DADOS COM D3JS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886599">
      <w:pPr>
        <w:pStyle w:val="Corpodetexto"/>
        <w:spacing w:before="3360"/>
        <w:ind w:firstLine="0"/>
        <w:jc w:val="center"/>
      </w:pPr>
      <w:r>
        <w:rPr>
          <w:b/>
          <w:bCs/>
          <w:caps/>
        </w:rPr>
        <w:t>AnÁ</w:t>
      </w:r>
      <w:r w:rsidR="007E3CB8" w:rsidRPr="007E3CB8">
        <w:rPr>
          <w:b/>
          <w:bCs/>
          <w:caps/>
        </w:rPr>
        <w:t>lise de grande volume de dados com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spacing w:before="1134"/>
        <w:ind w:left="5216" w:firstLine="0"/>
        <w:rPr>
          <w:b/>
          <w:bCs/>
        </w:rPr>
      </w:pPr>
      <w:r>
        <w:t xml:space="preserve">Orientador: </w:t>
      </w:r>
      <w:r w:rsidR="007E3CB8">
        <w:t>Luiz Guilherme</w:t>
      </w:r>
      <w:r w:rsidRPr="00A50CC0">
        <w:t xml:space="preserve"> </w:t>
      </w:r>
    </w:p>
    <w:p w:rsidR="00A50CC0" w:rsidRDefault="00A50CC0" w:rsidP="00A50CC0">
      <w:pPr>
        <w:pStyle w:val="Corpodetexto"/>
        <w:spacing w:before="3628"/>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LISE DE GRANDE VOLUME DE DADOS COM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A50CC0">
      <w:pPr>
        <w:pStyle w:val="Corpodetexto"/>
        <w:ind w:firstLine="0"/>
        <w:jc w:val="center"/>
      </w:pPr>
      <w:r>
        <w:t>Universidade Paulista – UNIP</w:t>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A70A96" w:rsidRDefault="00A70A96" w:rsidP="00A70A96">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A70A96" w:rsidRDefault="00A70A96" w:rsidP="00A70A96">
      <w:pPr>
        <w:pStyle w:val="PargrafodaLista"/>
      </w:pPr>
      <w:r>
        <w:t xml:space="preserve">Agradecemos nossos familiares pela determinação e luta na minha formação, me incentivando para que eu chegasse até esta etapa e principalmente por terem aguentado nosso </w:t>
      </w:r>
      <w:proofErr w:type="gramStart"/>
      <w:r>
        <w:t>mal</w:t>
      </w:r>
      <w:proofErr w:type="gramEnd"/>
      <w:r>
        <w:t xml:space="preserve"> humor durante esse tempo de graduação que sabemos que não foi fácil.</w:t>
      </w:r>
    </w:p>
    <w:p w:rsidR="00A70A96" w:rsidRDefault="00A70A96" w:rsidP="00A70A96">
      <w:pPr>
        <w:pStyle w:val="PargrafodaLista"/>
      </w:pPr>
      <w:r>
        <w:t>Ao nosso professor e orientador Luiz Guilherme, pela dedicação em suas orientações prestadas na elaboração deste trabalho nos apoiando com sua paciência e atenção para esse trabalho se consolidar no qual contribuiu muito para nossas vidas.</w:t>
      </w:r>
    </w:p>
    <w:p w:rsidR="00A70A96" w:rsidRDefault="00A70A96" w:rsidP="00A70A96">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0B43F7" w:rsidRDefault="00A70A96" w:rsidP="00A70A96">
      <w:pPr>
        <w:pStyle w:val="PargrafodaLista"/>
      </w:pPr>
      <w:r>
        <w:t>A todos o nosso muito obrigado de coração!</w:t>
      </w:r>
      <w:r w:rsidR="000B43F7">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673727">
      <w:pPr>
        <w:pStyle w:val="PargrafodaLista"/>
      </w:pPr>
      <w:r>
        <w:t>Nesse estudo,</w:t>
      </w:r>
      <w:r w:rsidR="00370B67">
        <w:t xml:space="preserve"> é apresentada a tecnologia D3js,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D3js,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673727">
      <w:pPr>
        <w:pStyle w:val="PargrafodaLista"/>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proofErr w:type="gramStart"/>
      <w:r w:rsidRPr="005D0106">
        <w:rPr>
          <w:lang w:val="en-US"/>
        </w:rPr>
        <w:t>ago ,</w:t>
      </w:r>
      <w:proofErr w:type="gramEnd"/>
      <w:r w:rsidRPr="005D0106">
        <w:rPr>
          <w:lang w:val="en-US"/>
        </w:rPr>
        <w:t xml:space="preserve"> the technology is in the discovery phase and recognition , to assist web tools in the great mass of data visualization . The development is based on references and intends to demonstrate this new </w:t>
      </w:r>
      <w:proofErr w:type="gramStart"/>
      <w:r w:rsidRPr="005D0106">
        <w:rPr>
          <w:lang w:val="en-US"/>
        </w:rPr>
        <w:t>technology ,</w:t>
      </w:r>
      <w:proofErr w:type="gramEnd"/>
      <w:r w:rsidRPr="005D0106">
        <w:rPr>
          <w:lang w:val="en-US"/>
        </w:rPr>
        <w:t xml:space="preserve"> its features , similar tools and its due importance . Your aim to treat and show massive interactive and dynamic data with easy to understand graphics in a single </w:t>
      </w:r>
      <w:proofErr w:type="gramStart"/>
      <w:r w:rsidRPr="005D0106">
        <w:rPr>
          <w:lang w:val="en-US"/>
        </w:rPr>
        <w:t>view ,</w:t>
      </w:r>
      <w:proofErr w:type="gramEnd"/>
      <w:r w:rsidRPr="005D0106">
        <w:rPr>
          <w:lang w:val="en-US"/>
        </w:rPr>
        <w:t xml:space="preserve"> show yet , the reader the amount of data generated every day and how these can be treated in the best way .</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proofErr w:type="gramStart"/>
      <w:r w:rsidRPr="00673727">
        <w:rPr>
          <w:lang w:val="en-US"/>
        </w:rPr>
        <w:t>D3js ,</w:t>
      </w:r>
      <w:proofErr w:type="gramEnd"/>
      <w:r w:rsidRPr="00673727">
        <w:rPr>
          <w:lang w:val="en-US"/>
        </w:rPr>
        <w:t xml:space="preserve"> JavaScript, large volume data , Large mass of data .</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512182"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7822095" w:history="1">
        <w:r w:rsidR="00512182" w:rsidRPr="00F77E21">
          <w:rPr>
            <w:rStyle w:val="Hyperlink"/>
            <w:rFonts w:cs="Arial"/>
            <w:noProof/>
          </w:rPr>
          <w:t>1.</w:t>
        </w:r>
        <w:r w:rsidR="00512182">
          <w:rPr>
            <w:rFonts w:asciiTheme="minorHAnsi" w:eastAsiaTheme="minorEastAsia" w:hAnsiTheme="minorHAnsi"/>
            <w:caps w:val="0"/>
            <w:noProof/>
            <w:color w:val="auto"/>
            <w:sz w:val="22"/>
            <w:lang w:eastAsia="pt-BR"/>
          </w:rPr>
          <w:tab/>
        </w:r>
        <w:r w:rsidR="00512182" w:rsidRPr="00F77E21">
          <w:rPr>
            <w:rStyle w:val="Hyperlink"/>
            <w:noProof/>
          </w:rPr>
          <w:t>INTRODUÇÃO</w:t>
        </w:r>
        <w:r w:rsidR="00512182">
          <w:rPr>
            <w:noProof/>
            <w:webHidden/>
          </w:rPr>
          <w:tab/>
        </w:r>
        <w:r w:rsidR="00512182">
          <w:rPr>
            <w:noProof/>
            <w:webHidden/>
          </w:rPr>
          <w:fldChar w:fldCharType="begin"/>
        </w:r>
        <w:r w:rsidR="00512182">
          <w:rPr>
            <w:noProof/>
            <w:webHidden/>
          </w:rPr>
          <w:instrText xml:space="preserve"> PAGEREF _Toc417822095 \h </w:instrText>
        </w:r>
        <w:r w:rsidR="00512182">
          <w:rPr>
            <w:noProof/>
            <w:webHidden/>
          </w:rPr>
        </w:r>
        <w:r w:rsidR="00512182">
          <w:rPr>
            <w:noProof/>
            <w:webHidden/>
          </w:rPr>
          <w:fldChar w:fldCharType="separate"/>
        </w:r>
        <w:r w:rsidR="000208A0">
          <w:rPr>
            <w:noProof/>
            <w:webHidden/>
          </w:rPr>
          <w:t>9</w:t>
        </w:r>
        <w:r w:rsidR="00512182">
          <w:rPr>
            <w:noProof/>
            <w:webHidden/>
          </w:rPr>
          <w:fldChar w:fldCharType="end"/>
        </w:r>
      </w:hyperlink>
    </w:p>
    <w:p w:rsidR="00512182" w:rsidRDefault="00AA385E">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22096" w:history="1">
        <w:r w:rsidR="00512182" w:rsidRPr="00F77E21">
          <w:rPr>
            <w:rStyle w:val="Hyperlink"/>
            <w:rFonts w:cs="Arial"/>
            <w:noProof/>
          </w:rPr>
          <w:t>2.</w:t>
        </w:r>
        <w:r w:rsidR="00512182">
          <w:rPr>
            <w:rFonts w:asciiTheme="minorHAnsi" w:eastAsiaTheme="minorEastAsia" w:hAnsiTheme="minorHAnsi"/>
            <w:caps w:val="0"/>
            <w:noProof/>
            <w:color w:val="auto"/>
            <w:sz w:val="22"/>
            <w:lang w:eastAsia="pt-BR"/>
          </w:rPr>
          <w:tab/>
        </w:r>
        <w:r w:rsidR="00512182" w:rsidRPr="00F77E21">
          <w:rPr>
            <w:rStyle w:val="Hyperlink"/>
            <w:rFonts w:cs="Arial"/>
            <w:noProof/>
            <w:shd w:val="clear" w:color="auto" w:fill="FFFFFF"/>
          </w:rPr>
          <w:t>desenvolvimento</w:t>
        </w:r>
        <w:r w:rsidR="00512182">
          <w:rPr>
            <w:noProof/>
            <w:webHidden/>
          </w:rPr>
          <w:tab/>
        </w:r>
        <w:r w:rsidR="00512182">
          <w:rPr>
            <w:noProof/>
            <w:webHidden/>
          </w:rPr>
          <w:fldChar w:fldCharType="begin"/>
        </w:r>
        <w:r w:rsidR="00512182">
          <w:rPr>
            <w:noProof/>
            <w:webHidden/>
          </w:rPr>
          <w:instrText xml:space="preserve"> PAGEREF _Toc417822096 \h </w:instrText>
        </w:r>
        <w:r w:rsidR="00512182">
          <w:rPr>
            <w:noProof/>
            <w:webHidden/>
          </w:rPr>
        </w:r>
        <w:r w:rsidR="00512182">
          <w:rPr>
            <w:noProof/>
            <w:webHidden/>
          </w:rPr>
          <w:fldChar w:fldCharType="separate"/>
        </w:r>
        <w:r w:rsidR="000208A0">
          <w:rPr>
            <w:noProof/>
            <w:webHidden/>
          </w:rPr>
          <w:t>12</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097" w:history="1">
        <w:r w:rsidR="00512182" w:rsidRPr="00F77E21">
          <w:rPr>
            <w:rStyle w:val="Hyperlink"/>
            <w:rFonts w:cs="Arial"/>
            <w:noProof/>
          </w:rPr>
          <w:t>2.1.</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JavaScr</w:t>
        </w:r>
        <w:r w:rsidR="00512182" w:rsidRPr="00F77E21">
          <w:rPr>
            <w:rStyle w:val="Hyperlink"/>
            <w:rFonts w:cs="Arial"/>
            <w:noProof/>
            <w:shd w:val="clear" w:color="auto" w:fill="FFFFFF"/>
          </w:rPr>
          <w:t>i</w:t>
        </w:r>
        <w:r w:rsidR="00512182" w:rsidRPr="00F77E21">
          <w:rPr>
            <w:rStyle w:val="Hyperlink"/>
            <w:rFonts w:cs="Arial"/>
            <w:noProof/>
            <w:shd w:val="clear" w:color="auto" w:fill="FFFFFF"/>
          </w:rPr>
          <w:t>pt</w:t>
        </w:r>
        <w:r w:rsidR="00512182">
          <w:rPr>
            <w:noProof/>
            <w:webHidden/>
          </w:rPr>
          <w:tab/>
        </w:r>
        <w:r w:rsidR="00512182">
          <w:rPr>
            <w:noProof/>
            <w:webHidden/>
          </w:rPr>
          <w:fldChar w:fldCharType="begin"/>
        </w:r>
        <w:r w:rsidR="00512182">
          <w:rPr>
            <w:noProof/>
            <w:webHidden/>
          </w:rPr>
          <w:instrText xml:space="preserve"> PAGEREF _Toc417822097 \h </w:instrText>
        </w:r>
        <w:r w:rsidR="00512182">
          <w:rPr>
            <w:noProof/>
            <w:webHidden/>
          </w:rPr>
        </w:r>
        <w:r w:rsidR="00512182">
          <w:rPr>
            <w:noProof/>
            <w:webHidden/>
          </w:rPr>
          <w:fldChar w:fldCharType="separate"/>
        </w:r>
        <w:r w:rsidR="000208A0">
          <w:rPr>
            <w:noProof/>
            <w:webHidden/>
          </w:rPr>
          <w:t>12</w:t>
        </w:r>
        <w:r w:rsidR="00512182">
          <w:rPr>
            <w:noProof/>
            <w:webHidden/>
          </w:rPr>
          <w:fldChar w:fldCharType="end"/>
        </w:r>
      </w:hyperlink>
    </w:p>
    <w:p w:rsidR="00512182" w:rsidRDefault="00AA385E">
      <w:pPr>
        <w:pStyle w:val="Sumrio3"/>
        <w:tabs>
          <w:tab w:val="left" w:pos="1320"/>
          <w:tab w:val="right" w:leader="dot" w:pos="9061"/>
        </w:tabs>
        <w:rPr>
          <w:rFonts w:asciiTheme="minorHAnsi" w:eastAsiaTheme="minorEastAsia" w:hAnsiTheme="minorHAnsi"/>
          <w:noProof/>
          <w:sz w:val="22"/>
          <w:lang w:eastAsia="pt-BR"/>
        </w:rPr>
      </w:pPr>
      <w:hyperlink w:anchor="_Toc417822098" w:history="1">
        <w:r w:rsidR="00512182" w:rsidRPr="00F77E21">
          <w:rPr>
            <w:rStyle w:val="Hyperlink"/>
            <w:noProof/>
          </w:rPr>
          <w:t>2.1.1.</w:t>
        </w:r>
        <w:r w:rsidR="00512182">
          <w:rPr>
            <w:rFonts w:asciiTheme="minorHAnsi" w:eastAsiaTheme="minorEastAsia" w:hAnsiTheme="minorHAnsi"/>
            <w:noProof/>
            <w:sz w:val="22"/>
            <w:lang w:eastAsia="pt-BR"/>
          </w:rPr>
          <w:tab/>
        </w:r>
        <w:r w:rsidR="00512182" w:rsidRPr="00F77E21">
          <w:rPr>
            <w:rStyle w:val="Hyperlink"/>
            <w:noProof/>
          </w:rPr>
          <w:t>Conceitos básicos</w:t>
        </w:r>
        <w:r w:rsidR="00512182">
          <w:rPr>
            <w:noProof/>
            <w:webHidden/>
          </w:rPr>
          <w:tab/>
        </w:r>
        <w:r w:rsidR="00512182">
          <w:rPr>
            <w:noProof/>
            <w:webHidden/>
          </w:rPr>
          <w:fldChar w:fldCharType="begin"/>
        </w:r>
        <w:r w:rsidR="00512182">
          <w:rPr>
            <w:noProof/>
            <w:webHidden/>
          </w:rPr>
          <w:instrText xml:space="preserve"> PAGEREF _Toc417822098 \h </w:instrText>
        </w:r>
        <w:r w:rsidR="00512182">
          <w:rPr>
            <w:noProof/>
            <w:webHidden/>
          </w:rPr>
        </w:r>
        <w:r w:rsidR="00512182">
          <w:rPr>
            <w:noProof/>
            <w:webHidden/>
          </w:rPr>
          <w:fldChar w:fldCharType="separate"/>
        </w:r>
        <w:r w:rsidR="000208A0">
          <w:rPr>
            <w:noProof/>
            <w:webHidden/>
          </w:rPr>
          <w:t>12</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099" w:history="1">
        <w:r w:rsidR="00512182" w:rsidRPr="00F77E21">
          <w:rPr>
            <w:rStyle w:val="Hyperlink"/>
            <w:noProof/>
          </w:rPr>
          <w:t>2.2.</w:t>
        </w:r>
        <w:r w:rsidR="00512182">
          <w:rPr>
            <w:rFonts w:asciiTheme="minorHAnsi" w:eastAsiaTheme="minorEastAsia" w:hAnsiTheme="minorHAnsi"/>
            <w:noProof/>
            <w:sz w:val="22"/>
            <w:lang w:eastAsia="pt-BR"/>
          </w:rPr>
          <w:tab/>
        </w:r>
        <w:r w:rsidR="00512182" w:rsidRPr="00F77E21">
          <w:rPr>
            <w:rStyle w:val="Hyperlink"/>
            <w:noProof/>
          </w:rPr>
          <w:t>Definição de um framework</w:t>
        </w:r>
        <w:r w:rsidR="00512182">
          <w:rPr>
            <w:noProof/>
            <w:webHidden/>
          </w:rPr>
          <w:tab/>
        </w:r>
        <w:r w:rsidR="00512182">
          <w:rPr>
            <w:noProof/>
            <w:webHidden/>
          </w:rPr>
          <w:fldChar w:fldCharType="begin"/>
        </w:r>
        <w:r w:rsidR="00512182">
          <w:rPr>
            <w:noProof/>
            <w:webHidden/>
          </w:rPr>
          <w:instrText xml:space="preserve"> PAGEREF _Toc417822099 \h </w:instrText>
        </w:r>
        <w:r w:rsidR="00512182">
          <w:rPr>
            <w:noProof/>
            <w:webHidden/>
          </w:rPr>
        </w:r>
        <w:r w:rsidR="00512182">
          <w:rPr>
            <w:noProof/>
            <w:webHidden/>
          </w:rPr>
          <w:fldChar w:fldCharType="separate"/>
        </w:r>
        <w:r w:rsidR="000208A0">
          <w:rPr>
            <w:noProof/>
            <w:webHidden/>
          </w:rPr>
          <w:t>13</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100" w:history="1">
        <w:r w:rsidR="00512182" w:rsidRPr="00F77E21">
          <w:rPr>
            <w:rStyle w:val="Hyperlink"/>
            <w:noProof/>
          </w:rPr>
          <w:t>2.3.</w:t>
        </w:r>
        <w:r w:rsidR="00512182">
          <w:rPr>
            <w:rFonts w:asciiTheme="minorHAnsi" w:eastAsiaTheme="minorEastAsia" w:hAnsiTheme="minorHAnsi"/>
            <w:noProof/>
            <w:sz w:val="22"/>
            <w:lang w:eastAsia="pt-BR"/>
          </w:rPr>
          <w:tab/>
        </w:r>
        <w:r w:rsidR="00512182" w:rsidRPr="00F77E21">
          <w:rPr>
            <w:rStyle w:val="Hyperlink"/>
            <w:noProof/>
          </w:rPr>
          <w:t>Ferramentas semelhantes ao d3js</w:t>
        </w:r>
        <w:r w:rsidR="00512182">
          <w:rPr>
            <w:noProof/>
            <w:webHidden/>
          </w:rPr>
          <w:tab/>
        </w:r>
        <w:r w:rsidR="00512182">
          <w:rPr>
            <w:noProof/>
            <w:webHidden/>
          </w:rPr>
          <w:fldChar w:fldCharType="begin"/>
        </w:r>
        <w:r w:rsidR="00512182">
          <w:rPr>
            <w:noProof/>
            <w:webHidden/>
          </w:rPr>
          <w:instrText xml:space="preserve"> PAGEREF _Toc417822100 \h </w:instrText>
        </w:r>
        <w:r w:rsidR="00512182">
          <w:rPr>
            <w:noProof/>
            <w:webHidden/>
          </w:rPr>
        </w:r>
        <w:r w:rsidR="00512182">
          <w:rPr>
            <w:noProof/>
            <w:webHidden/>
          </w:rPr>
          <w:fldChar w:fldCharType="separate"/>
        </w:r>
        <w:r w:rsidR="000208A0">
          <w:rPr>
            <w:noProof/>
            <w:webHidden/>
          </w:rPr>
          <w:t>14</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101" w:history="1">
        <w:r w:rsidR="00512182" w:rsidRPr="00F77E21">
          <w:rPr>
            <w:rStyle w:val="Hyperlink"/>
            <w:rFonts w:cs="Arial"/>
            <w:noProof/>
          </w:rPr>
          <w:t>2.4.</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Modelo Documento Objeto</w:t>
        </w:r>
        <w:r w:rsidR="00512182">
          <w:rPr>
            <w:noProof/>
            <w:webHidden/>
          </w:rPr>
          <w:tab/>
        </w:r>
        <w:r w:rsidR="00512182">
          <w:rPr>
            <w:noProof/>
            <w:webHidden/>
          </w:rPr>
          <w:fldChar w:fldCharType="begin"/>
        </w:r>
        <w:r w:rsidR="00512182">
          <w:rPr>
            <w:noProof/>
            <w:webHidden/>
          </w:rPr>
          <w:instrText xml:space="preserve"> PAGEREF _Toc417822101 \h </w:instrText>
        </w:r>
        <w:r w:rsidR="00512182">
          <w:rPr>
            <w:noProof/>
            <w:webHidden/>
          </w:rPr>
        </w:r>
        <w:r w:rsidR="00512182">
          <w:rPr>
            <w:noProof/>
            <w:webHidden/>
          </w:rPr>
          <w:fldChar w:fldCharType="separate"/>
        </w:r>
        <w:r w:rsidR="000208A0">
          <w:rPr>
            <w:noProof/>
            <w:webHidden/>
          </w:rPr>
          <w:t>15</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102" w:history="1">
        <w:r w:rsidR="00512182" w:rsidRPr="00F77E21">
          <w:rPr>
            <w:rStyle w:val="Hyperlink"/>
            <w:rFonts w:cs="Arial"/>
            <w:noProof/>
          </w:rPr>
          <w:t>2.5.</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Folha de estilo</w:t>
        </w:r>
        <w:r w:rsidR="00512182">
          <w:rPr>
            <w:noProof/>
            <w:webHidden/>
          </w:rPr>
          <w:tab/>
        </w:r>
        <w:r w:rsidR="00512182">
          <w:rPr>
            <w:noProof/>
            <w:webHidden/>
          </w:rPr>
          <w:fldChar w:fldCharType="begin"/>
        </w:r>
        <w:r w:rsidR="00512182">
          <w:rPr>
            <w:noProof/>
            <w:webHidden/>
          </w:rPr>
          <w:instrText xml:space="preserve"> PAGEREF _Toc417822102 \h </w:instrText>
        </w:r>
        <w:r w:rsidR="00512182">
          <w:rPr>
            <w:noProof/>
            <w:webHidden/>
          </w:rPr>
        </w:r>
        <w:r w:rsidR="00512182">
          <w:rPr>
            <w:noProof/>
            <w:webHidden/>
          </w:rPr>
          <w:fldChar w:fldCharType="separate"/>
        </w:r>
        <w:r w:rsidR="000208A0">
          <w:rPr>
            <w:noProof/>
            <w:webHidden/>
          </w:rPr>
          <w:t>15</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103" w:history="1">
        <w:r w:rsidR="00512182" w:rsidRPr="00F77E21">
          <w:rPr>
            <w:rStyle w:val="Hyperlink"/>
            <w:rFonts w:cs="Arial"/>
            <w:noProof/>
          </w:rPr>
          <w:t>2.6.</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D3JS</w:t>
        </w:r>
        <w:r w:rsidR="00512182">
          <w:rPr>
            <w:noProof/>
            <w:webHidden/>
          </w:rPr>
          <w:tab/>
        </w:r>
        <w:r w:rsidR="00512182">
          <w:rPr>
            <w:noProof/>
            <w:webHidden/>
          </w:rPr>
          <w:fldChar w:fldCharType="begin"/>
        </w:r>
        <w:r w:rsidR="00512182">
          <w:rPr>
            <w:noProof/>
            <w:webHidden/>
          </w:rPr>
          <w:instrText xml:space="preserve"> PAGEREF _Toc417822103 \h </w:instrText>
        </w:r>
        <w:r w:rsidR="00512182">
          <w:rPr>
            <w:noProof/>
            <w:webHidden/>
          </w:rPr>
        </w:r>
        <w:r w:rsidR="00512182">
          <w:rPr>
            <w:noProof/>
            <w:webHidden/>
          </w:rPr>
          <w:fldChar w:fldCharType="separate"/>
        </w:r>
        <w:r w:rsidR="000208A0">
          <w:rPr>
            <w:noProof/>
            <w:webHidden/>
          </w:rPr>
          <w:t>16</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104" w:history="1">
        <w:r w:rsidR="00512182" w:rsidRPr="00F77E21">
          <w:rPr>
            <w:rStyle w:val="Hyperlink"/>
            <w:rFonts w:cs="Arial"/>
            <w:noProof/>
          </w:rPr>
          <w:t>2.7.</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Vantagens de utilizar o D3js</w:t>
        </w:r>
        <w:r w:rsidR="00512182">
          <w:rPr>
            <w:noProof/>
            <w:webHidden/>
          </w:rPr>
          <w:tab/>
        </w:r>
        <w:r w:rsidR="00512182">
          <w:rPr>
            <w:noProof/>
            <w:webHidden/>
          </w:rPr>
          <w:fldChar w:fldCharType="begin"/>
        </w:r>
        <w:r w:rsidR="00512182">
          <w:rPr>
            <w:noProof/>
            <w:webHidden/>
          </w:rPr>
          <w:instrText xml:space="preserve"> PAGEREF _Toc417822104 \h </w:instrText>
        </w:r>
        <w:r w:rsidR="00512182">
          <w:rPr>
            <w:noProof/>
            <w:webHidden/>
          </w:rPr>
        </w:r>
        <w:r w:rsidR="00512182">
          <w:rPr>
            <w:noProof/>
            <w:webHidden/>
          </w:rPr>
          <w:fldChar w:fldCharType="separate"/>
        </w:r>
        <w:r w:rsidR="000208A0">
          <w:rPr>
            <w:noProof/>
            <w:webHidden/>
          </w:rPr>
          <w:t>17</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105" w:history="1">
        <w:r w:rsidR="00512182" w:rsidRPr="00F77E21">
          <w:rPr>
            <w:rStyle w:val="Hyperlink"/>
            <w:noProof/>
            <w:lang w:eastAsia="pt-BR"/>
          </w:rPr>
          <w:t>2.8.</w:t>
        </w:r>
        <w:r w:rsidR="00512182">
          <w:rPr>
            <w:rFonts w:asciiTheme="minorHAnsi" w:eastAsiaTheme="minorEastAsia" w:hAnsiTheme="minorHAnsi"/>
            <w:noProof/>
            <w:sz w:val="22"/>
            <w:lang w:eastAsia="pt-BR"/>
          </w:rPr>
          <w:tab/>
        </w:r>
        <w:r w:rsidR="00512182" w:rsidRPr="00F77E21">
          <w:rPr>
            <w:rStyle w:val="Hyperlink"/>
            <w:noProof/>
            <w:lang w:eastAsia="pt-BR"/>
          </w:rPr>
          <w:t>Conceito de Big Data</w:t>
        </w:r>
        <w:r w:rsidR="00512182">
          <w:rPr>
            <w:noProof/>
            <w:webHidden/>
          </w:rPr>
          <w:tab/>
        </w:r>
        <w:r w:rsidR="00512182">
          <w:rPr>
            <w:noProof/>
            <w:webHidden/>
          </w:rPr>
          <w:fldChar w:fldCharType="begin"/>
        </w:r>
        <w:r w:rsidR="00512182">
          <w:rPr>
            <w:noProof/>
            <w:webHidden/>
          </w:rPr>
          <w:instrText xml:space="preserve"> PAGEREF _Toc417822105 \h </w:instrText>
        </w:r>
        <w:r w:rsidR="00512182">
          <w:rPr>
            <w:noProof/>
            <w:webHidden/>
          </w:rPr>
        </w:r>
        <w:r w:rsidR="00512182">
          <w:rPr>
            <w:noProof/>
            <w:webHidden/>
          </w:rPr>
          <w:fldChar w:fldCharType="separate"/>
        </w:r>
        <w:r w:rsidR="000208A0">
          <w:rPr>
            <w:noProof/>
            <w:webHidden/>
          </w:rPr>
          <w:t>17</w:t>
        </w:r>
        <w:r w:rsidR="00512182">
          <w:rPr>
            <w:noProof/>
            <w:webHidden/>
          </w:rPr>
          <w:fldChar w:fldCharType="end"/>
        </w:r>
      </w:hyperlink>
    </w:p>
    <w:p w:rsidR="00512182" w:rsidRDefault="00AA385E">
      <w:pPr>
        <w:pStyle w:val="Sumrio3"/>
        <w:tabs>
          <w:tab w:val="left" w:pos="1320"/>
          <w:tab w:val="right" w:leader="dot" w:pos="9061"/>
        </w:tabs>
        <w:rPr>
          <w:rFonts w:asciiTheme="minorHAnsi" w:eastAsiaTheme="minorEastAsia" w:hAnsiTheme="minorHAnsi"/>
          <w:noProof/>
          <w:sz w:val="22"/>
          <w:lang w:eastAsia="pt-BR"/>
        </w:rPr>
      </w:pPr>
      <w:hyperlink w:anchor="_Toc417822106" w:history="1">
        <w:r w:rsidR="00512182" w:rsidRPr="00F77E21">
          <w:rPr>
            <w:rStyle w:val="Hyperlink"/>
            <w:noProof/>
            <w:lang w:eastAsia="pt-BR"/>
          </w:rPr>
          <w:t>2.8.1.</w:t>
        </w:r>
        <w:r w:rsidR="00512182">
          <w:rPr>
            <w:rFonts w:asciiTheme="minorHAnsi" w:eastAsiaTheme="minorEastAsia" w:hAnsiTheme="minorHAnsi"/>
            <w:noProof/>
            <w:sz w:val="22"/>
            <w:lang w:eastAsia="pt-BR"/>
          </w:rPr>
          <w:tab/>
        </w:r>
        <w:r w:rsidR="00512182" w:rsidRPr="00F77E21">
          <w:rPr>
            <w:rStyle w:val="Hyperlink"/>
            <w:noProof/>
            <w:lang w:eastAsia="pt-BR"/>
          </w:rPr>
          <w:t>Aplicações</w:t>
        </w:r>
        <w:r w:rsidR="00512182">
          <w:rPr>
            <w:noProof/>
            <w:webHidden/>
          </w:rPr>
          <w:tab/>
        </w:r>
        <w:r w:rsidR="00512182">
          <w:rPr>
            <w:noProof/>
            <w:webHidden/>
          </w:rPr>
          <w:fldChar w:fldCharType="begin"/>
        </w:r>
        <w:r w:rsidR="00512182">
          <w:rPr>
            <w:noProof/>
            <w:webHidden/>
          </w:rPr>
          <w:instrText xml:space="preserve"> PAGEREF _Toc417822106 \h </w:instrText>
        </w:r>
        <w:r w:rsidR="00512182">
          <w:rPr>
            <w:noProof/>
            <w:webHidden/>
          </w:rPr>
        </w:r>
        <w:r w:rsidR="00512182">
          <w:rPr>
            <w:noProof/>
            <w:webHidden/>
          </w:rPr>
          <w:fldChar w:fldCharType="separate"/>
        </w:r>
        <w:r w:rsidR="000208A0">
          <w:rPr>
            <w:noProof/>
            <w:webHidden/>
          </w:rPr>
          <w:t>17</w:t>
        </w:r>
        <w:r w:rsidR="00512182">
          <w:rPr>
            <w:noProof/>
            <w:webHidden/>
          </w:rPr>
          <w:fldChar w:fldCharType="end"/>
        </w:r>
      </w:hyperlink>
    </w:p>
    <w:p w:rsidR="00512182" w:rsidRDefault="00AA385E">
      <w:pPr>
        <w:pStyle w:val="Sumrio2"/>
        <w:tabs>
          <w:tab w:val="left" w:pos="880"/>
          <w:tab w:val="right" w:leader="dot" w:pos="9061"/>
        </w:tabs>
        <w:rPr>
          <w:rFonts w:asciiTheme="minorHAnsi" w:eastAsiaTheme="minorEastAsia" w:hAnsiTheme="minorHAnsi"/>
          <w:noProof/>
          <w:sz w:val="22"/>
          <w:lang w:eastAsia="pt-BR"/>
        </w:rPr>
      </w:pPr>
      <w:hyperlink w:anchor="_Toc417822107" w:history="1">
        <w:r w:rsidR="00512182" w:rsidRPr="00F77E21">
          <w:rPr>
            <w:rStyle w:val="Hyperlink"/>
            <w:rFonts w:ascii="Times New Roman" w:eastAsia="Times New Roman" w:hAnsi="Times New Roman" w:cs="Times New Roman"/>
            <w:noProof/>
            <w:lang w:eastAsia="pt-BR"/>
          </w:rPr>
          <w:t>2.9.</w:t>
        </w:r>
        <w:r w:rsidR="00512182">
          <w:rPr>
            <w:rFonts w:asciiTheme="minorHAnsi" w:eastAsiaTheme="minorEastAsia" w:hAnsiTheme="minorHAnsi"/>
            <w:noProof/>
            <w:sz w:val="22"/>
            <w:lang w:eastAsia="pt-BR"/>
          </w:rPr>
          <w:tab/>
        </w:r>
        <w:r w:rsidR="00512182" w:rsidRPr="00F77E21">
          <w:rPr>
            <w:rStyle w:val="Hyperlink"/>
            <w:rFonts w:eastAsia="Times New Roman"/>
            <w:noProof/>
            <w:lang w:eastAsia="pt-BR"/>
          </w:rPr>
          <w:t>Tendências para 2015 big data</w:t>
        </w:r>
        <w:r w:rsidR="00512182">
          <w:rPr>
            <w:noProof/>
            <w:webHidden/>
          </w:rPr>
          <w:tab/>
        </w:r>
        <w:r w:rsidR="00512182">
          <w:rPr>
            <w:noProof/>
            <w:webHidden/>
          </w:rPr>
          <w:fldChar w:fldCharType="begin"/>
        </w:r>
        <w:r w:rsidR="00512182">
          <w:rPr>
            <w:noProof/>
            <w:webHidden/>
          </w:rPr>
          <w:instrText xml:space="preserve"> PAGEREF _Toc417822107 \h </w:instrText>
        </w:r>
        <w:r w:rsidR="00512182">
          <w:rPr>
            <w:noProof/>
            <w:webHidden/>
          </w:rPr>
        </w:r>
        <w:r w:rsidR="00512182">
          <w:rPr>
            <w:noProof/>
            <w:webHidden/>
          </w:rPr>
          <w:fldChar w:fldCharType="separate"/>
        </w:r>
        <w:r w:rsidR="000208A0">
          <w:rPr>
            <w:noProof/>
            <w:webHidden/>
          </w:rPr>
          <w:t>17</w:t>
        </w:r>
        <w:r w:rsidR="00512182">
          <w:rPr>
            <w:noProof/>
            <w:webHidden/>
          </w:rPr>
          <w:fldChar w:fldCharType="end"/>
        </w:r>
      </w:hyperlink>
    </w:p>
    <w:p w:rsidR="00512182" w:rsidRDefault="00AA385E">
      <w:pPr>
        <w:pStyle w:val="Sumrio2"/>
        <w:tabs>
          <w:tab w:val="left" w:pos="1100"/>
          <w:tab w:val="right" w:leader="dot" w:pos="9061"/>
        </w:tabs>
        <w:rPr>
          <w:rFonts w:asciiTheme="minorHAnsi" w:eastAsiaTheme="minorEastAsia" w:hAnsiTheme="minorHAnsi"/>
          <w:noProof/>
          <w:sz w:val="22"/>
          <w:lang w:eastAsia="pt-BR"/>
        </w:rPr>
      </w:pPr>
      <w:hyperlink w:anchor="_Toc417822108" w:history="1">
        <w:r w:rsidR="00512182" w:rsidRPr="00F77E21">
          <w:rPr>
            <w:rStyle w:val="Hyperlink"/>
            <w:rFonts w:eastAsia="Times New Roman"/>
            <w:noProof/>
            <w:lang w:eastAsia="pt-BR"/>
          </w:rPr>
          <w:t>2.10.</w:t>
        </w:r>
        <w:r w:rsidR="00512182">
          <w:rPr>
            <w:rFonts w:asciiTheme="minorHAnsi" w:eastAsiaTheme="minorEastAsia" w:hAnsiTheme="minorHAnsi"/>
            <w:noProof/>
            <w:sz w:val="22"/>
            <w:lang w:eastAsia="pt-BR"/>
          </w:rPr>
          <w:tab/>
        </w:r>
        <w:r w:rsidR="00512182" w:rsidRPr="00F77E21">
          <w:rPr>
            <w:rStyle w:val="Hyperlink"/>
            <w:rFonts w:eastAsia="Times New Roman"/>
            <w:noProof/>
            <w:lang w:eastAsia="pt-BR"/>
          </w:rPr>
          <w:t>Arquivos em nuvem</w:t>
        </w:r>
        <w:r w:rsidR="00512182">
          <w:rPr>
            <w:noProof/>
            <w:webHidden/>
          </w:rPr>
          <w:tab/>
        </w:r>
        <w:r w:rsidR="00512182">
          <w:rPr>
            <w:noProof/>
            <w:webHidden/>
          </w:rPr>
          <w:fldChar w:fldCharType="begin"/>
        </w:r>
        <w:r w:rsidR="00512182">
          <w:rPr>
            <w:noProof/>
            <w:webHidden/>
          </w:rPr>
          <w:instrText xml:space="preserve"> PAGEREF _Toc417822108 \h </w:instrText>
        </w:r>
        <w:r w:rsidR="00512182">
          <w:rPr>
            <w:noProof/>
            <w:webHidden/>
          </w:rPr>
        </w:r>
        <w:r w:rsidR="00512182">
          <w:rPr>
            <w:noProof/>
            <w:webHidden/>
          </w:rPr>
          <w:fldChar w:fldCharType="separate"/>
        </w:r>
        <w:r w:rsidR="000208A0">
          <w:rPr>
            <w:noProof/>
            <w:webHidden/>
          </w:rPr>
          <w:t>19</w:t>
        </w:r>
        <w:r w:rsidR="00512182">
          <w:rPr>
            <w:noProof/>
            <w:webHidden/>
          </w:rPr>
          <w:fldChar w:fldCharType="end"/>
        </w:r>
      </w:hyperlink>
    </w:p>
    <w:p w:rsidR="00512182" w:rsidRDefault="00AA385E">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22109" w:history="1">
        <w:r w:rsidR="00512182" w:rsidRPr="00F77E21">
          <w:rPr>
            <w:rStyle w:val="Hyperlink"/>
            <w:rFonts w:cs="Arial"/>
            <w:noProof/>
          </w:rPr>
          <w:t>3.</w:t>
        </w:r>
        <w:r w:rsidR="00512182">
          <w:rPr>
            <w:rFonts w:asciiTheme="minorHAnsi" w:eastAsiaTheme="minorEastAsia" w:hAnsiTheme="minorHAnsi"/>
            <w:caps w:val="0"/>
            <w:noProof/>
            <w:color w:val="auto"/>
            <w:sz w:val="22"/>
            <w:lang w:eastAsia="pt-BR"/>
          </w:rPr>
          <w:tab/>
        </w:r>
        <w:r w:rsidR="00512182" w:rsidRPr="00F77E21">
          <w:rPr>
            <w:rStyle w:val="Hyperlink"/>
            <w:rFonts w:cs="Arial"/>
            <w:noProof/>
            <w:shd w:val="clear" w:color="auto" w:fill="FFFFFF"/>
          </w:rPr>
          <w:t>Conclusão</w:t>
        </w:r>
        <w:r w:rsidR="00512182">
          <w:rPr>
            <w:noProof/>
            <w:webHidden/>
          </w:rPr>
          <w:tab/>
        </w:r>
        <w:r w:rsidR="00512182">
          <w:rPr>
            <w:noProof/>
            <w:webHidden/>
          </w:rPr>
          <w:fldChar w:fldCharType="begin"/>
        </w:r>
        <w:r w:rsidR="00512182">
          <w:rPr>
            <w:noProof/>
            <w:webHidden/>
          </w:rPr>
          <w:instrText xml:space="preserve"> PAGEREF _Toc417822109 \h </w:instrText>
        </w:r>
        <w:r w:rsidR="00512182">
          <w:rPr>
            <w:noProof/>
            <w:webHidden/>
          </w:rPr>
        </w:r>
        <w:r w:rsidR="00512182">
          <w:rPr>
            <w:noProof/>
            <w:webHidden/>
          </w:rPr>
          <w:fldChar w:fldCharType="separate"/>
        </w:r>
        <w:r w:rsidR="000208A0">
          <w:rPr>
            <w:noProof/>
            <w:webHidden/>
          </w:rPr>
          <w:t>20</w:t>
        </w:r>
        <w:r w:rsidR="00512182">
          <w:rPr>
            <w:noProof/>
            <w:webHidden/>
          </w:rPr>
          <w:fldChar w:fldCharType="end"/>
        </w:r>
      </w:hyperlink>
    </w:p>
    <w:p w:rsidR="00512182" w:rsidRDefault="00AA385E">
      <w:pPr>
        <w:pStyle w:val="Sumrio1"/>
        <w:tabs>
          <w:tab w:val="right" w:leader="dot" w:pos="9061"/>
        </w:tabs>
        <w:rPr>
          <w:rFonts w:asciiTheme="minorHAnsi" w:eastAsiaTheme="minorEastAsia" w:hAnsiTheme="minorHAnsi"/>
          <w:caps w:val="0"/>
          <w:noProof/>
          <w:color w:val="auto"/>
          <w:sz w:val="22"/>
          <w:lang w:eastAsia="pt-BR"/>
        </w:rPr>
      </w:pPr>
      <w:hyperlink w:anchor="_Toc417822110" w:history="1">
        <w:r w:rsidR="00512182" w:rsidRPr="00F77E21">
          <w:rPr>
            <w:rStyle w:val="Hyperlink"/>
            <w:rFonts w:cs="Arial"/>
            <w:noProof/>
            <w:shd w:val="clear" w:color="auto" w:fill="FFFFFF"/>
          </w:rPr>
          <w:t>REFERêNCIAS</w:t>
        </w:r>
        <w:r w:rsidR="00512182">
          <w:rPr>
            <w:noProof/>
            <w:webHidden/>
          </w:rPr>
          <w:tab/>
        </w:r>
        <w:r w:rsidR="00512182">
          <w:rPr>
            <w:noProof/>
            <w:webHidden/>
          </w:rPr>
          <w:fldChar w:fldCharType="begin"/>
        </w:r>
        <w:r w:rsidR="00512182">
          <w:rPr>
            <w:noProof/>
            <w:webHidden/>
          </w:rPr>
          <w:instrText xml:space="preserve"> PAGEREF _Toc417822110 \h </w:instrText>
        </w:r>
        <w:r w:rsidR="00512182">
          <w:rPr>
            <w:noProof/>
            <w:webHidden/>
          </w:rPr>
        </w:r>
        <w:r w:rsidR="00512182">
          <w:rPr>
            <w:noProof/>
            <w:webHidden/>
          </w:rPr>
          <w:fldChar w:fldCharType="separate"/>
        </w:r>
        <w:r w:rsidR="000208A0">
          <w:rPr>
            <w:noProof/>
            <w:webHidden/>
          </w:rPr>
          <w:t>21</w:t>
        </w:r>
        <w:r w:rsidR="00512182">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7822095"/>
      <w:r>
        <w:lastRenderedPageBreak/>
        <w:t>INTRODUÇÃO</w:t>
      </w:r>
      <w:bookmarkEnd w:id="0"/>
    </w:p>
    <w:p w:rsidR="008D3D5B" w:rsidRDefault="008D3D5B" w:rsidP="008D3D5B">
      <w:pPr>
        <w:pStyle w:val="PargrafodaLista"/>
      </w:pPr>
      <w:r>
        <w:t xml:space="preserve">O hábito de guardar informações sejam eles, documento, fotos, livros, estudos científicos e assim por diante, vem crescendo com a interação entre homem-máquina. E com isso, gerou reflexos na área de tecnologia, logo, armazenar as informações e dados se tornou algo do cotidiano, tendo em vista a facilidade do usuário em operar o sistema,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A720DE" w:rsidRPr="008D3D5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ANDAL E. BRYANT, RANDY H. KATZ, 2008)</w:t>
      </w:r>
      <w:r w:rsidR="00A720DE">
        <w:fldChar w:fldCharType="end"/>
      </w:r>
      <w:r>
        <w:t xml:space="preserve">, a rede Wal-Mart recentemente contratou </w:t>
      </w:r>
      <w:proofErr w:type="spellStart"/>
      <w:r>
        <w:t>Hewlett</w:t>
      </w:r>
      <w:proofErr w:type="spellEnd"/>
      <w:r>
        <w:t xml:space="preserve"> Packard para construir um armazém capaz de armazenar </w:t>
      </w:r>
      <w:proofErr w:type="gramStart"/>
      <w:r>
        <w:t>4</w:t>
      </w:r>
      <w:proofErr w:type="gramEnd"/>
      <w:r>
        <w:t xml:space="preserve"> </w:t>
      </w:r>
      <w:proofErr w:type="spellStart"/>
      <w:r>
        <w:t>petabytes</w:t>
      </w:r>
      <w:proofErr w:type="spellEnd"/>
      <w:r>
        <w:t xml:space="preserve"> (4 trilhão de bytes) de dados, registrando cada compra registrada por seus terminais de ponto-de-venda (em torno de 267 milhões de transações por dia) em suas 6.000 lojas em todo o mundo. </w:t>
      </w:r>
      <w:r w:rsidR="00DD64C4">
        <w:t>Através da aplicação de aprendizagem de máquina a esses dados, eles podem 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8D3D5B" w:rsidP="008D3D5B">
      <w:pPr>
        <w:pStyle w:val="PargrafodaLista"/>
      </w:pPr>
      <w:r>
        <w:t xml:space="preserve">Os dados se tornaram grandes muitos anos antes da história recente em torno do </w:t>
      </w:r>
      <w:r w:rsidRPr="00B04808">
        <w:rPr>
          <w:i/>
        </w:rPr>
        <w:t>Big Data</w:t>
      </w:r>
      <w:r>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t>.</w:t>
      </w:r>
      <w:r w:rsidR="00FF1A59">
        <w:t xml:space="preserve"> </w:t>
      </w:r>
      <w:r w:rsidR="0006613A">
        <w:fldChar w:fldCharType="begin" w:fldLock="1"/>
      </w:r>
      <w:r w:rsidR="006F73E3">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plainTextFormattedCitation" : "(PRESS, 2013)", "previouslyFormattedCitation" : "(PRESS, 2013)" }, "properties" : { "noteIndex" : 0 }, "schema" : "https://github.com/citation-style-language/schema/raw/master/csl-citation.json" }</w:instrText>
      </w:r>
      <w:r w:rsidR="0006613A">
        <w:fldChar w:fldCharType="separate"/>
      </w:r>
      <w:r w:rsidR="006F73E3" w:rsidRPr="006F73E3">
        <w:rPr>
          <w:noProof/>
        </w:rPr>
        <w:t>(PRESS, 2013)</w:t>
      </w:r>
      <w:r w:rsidR="0006613A">
        <w:fldChar w:fldCharType="end"/>
      </w:r>
    </w:p>
    <w:p w:rsidR="0006613A" w:rsidRDefault="008D3D5B" w:rsidP="0006613A">
      <w:pPr>
        <w:pStyle w:val="PargrafodaLista"/>
      </w:pPr>
      <w:r w:rsidRPr="008D3D5B">
        <w:t xml:space="preserve">De acordo com o artigo </w:t>
      </w:r>
      <w:r w:rsidR="00924C54">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924C54">
        <w:fldChar w:fldCharType="separate"/>
      </w:r>
      <w:r w:rsidR="006F73E3" w:rsidRPr="006F73E3">
        <w:rPr>
          <w:noProof/>
        </w:rPr>
        <w:t>(VIEIRA, 2014)</w:t>
      </w:r>
      <w:r w:rsidR="00924C54">
        <w:fldChar w:fldCharType="end"/>
      </w:r>
      <w:r w:rsidRPr="008D3D5B">
        <w:t xml:space="preserve">, </w:t>
      </w:r>
      <w:r w:rsidR="00924C54">
        <w:t>o</w:t>
      </w:r>
      <w:r w:rsidRPr="008D3D5B">
        <w:t xml:space="preserve"> conceito de </w:t>
      </w:r>
      <w:r w:rsidRPr="00031934">
        <w:rPr>
          <w:i/>
        </w:rPr>
        <w:t>Big Data</w:t>
      </w:r>
      <w:r w:rsidRPr="008D3D5B">
        <w:t xml:space="preserve"> começou a s</w:t>
      </w:r>
      <w:r w:rsidR="00924C54">
        <w:t>er discutido a cerca de 70 anos</w:t>
      </w:r>
      <w:r w:rsidRPr="008D3D5B">
        <w:t xml:space="preserve"> devido ás enormes elevações de volume de dados tornando-se desafiante ter a</w:t>
      </w:r>
      <w:r>
        <w:t xml:space="preserve">cesso e manipulação com o </w:t>
      </w:r>
      <w:r w:rsidR="00FF1A59">
        <w:t xml:space="preserve">mesmo.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8D3D5B">
        <w:fldChar w:fldCharType="separate"/>
      </w:r>
      <w:r w:rsidR="006F73E3" w:rsidRPr="006F73E3">
        <w:rPr>
          <w:noProof/>
        </w:rPr>
        <w:t>(VIEIRA, 2014)</w:t>
      </w:r>
      <w:r w:rsidR="008D3D5B">
        <w:fldChar w:fldCharType="end"/>
      </w:r>
      <w:r w:rsidR="008D3D5B" w:rsidRPr="008D3D5B">
        <w:t xml:space="preserve">, citass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352B63" w:rsidRDefault="00031934" w:rsidP="00352B63">
      <w:pPr>
        <w:pStyle w:val="PargrafodaLista"/>
      </w:pPr>
      <w:r>
        <w:t xml:space="preserve">O </w:t>
      </w:r>
      <w:r w:rsidRPr="00031934">
        <w:rPr>
          <w:i/>
        </w:rPr>
        <w:t>Big Data</w:t>
      </w:r>
      <w:r w:rsidR="00352B63">
        <w:t xml:space="preserve"> forma um conjunto de dados caracterizados por Velocidade, Volume e Variedade. </w:t>
      </w:r>
    </w:p>
    <w:p w:rsidR="00352B63" w:rsidRDefault="00352B63" w:rsidP="00352B63">
      <w:pPr>
        <w:pStyle w:val="PargrafodaLista"/>
      </w:pPr>
      <w:r>
        <w:t xml:space="preserve">Velocidade: a principal característica do </w:t>
      </w:r>
      <w:r w:rsidRPr="00031934">
        <w:rPr>
          <w:i/>
        </w:rPr>
        <w:t>Big Data</w:t>
      </w:r>
      <w:r>
        <w:t>, toda a demanda gerada seja tratada em um espaço de tempo ideal para cada uma delas.</w:t>
      </w:r>
    </w:p>
    <w:p w:rsidR="00352B63" w:rsidRDefault="00352B63" w:rsidP="00352B63">
      <w:pPr>
        <w:pStyle w:val="PargrafodaLista"/>
      </w:pPr>
      <w:r>
        <w:lastRenderedPageBreak/>
        <w:t>Volume: trata-se da imensa quantidade de dados gerados todos os dias, seu desafio é o processo de armazenamento, transmissão ao mesmo tempo.</w:t>
      </w:r>
    </w:p>
    <w:p w:rsidR="0006613A" w:rsidRDefault="00352B63" w:rsidP="00352B63">
      <w:pPr>
        <w:pStyle w:val="PargrafodaLista"/>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1F4CCE">
        <w:fldChar w:fldCharType="separate"/>
      </w:r>
      <w:r w:rsidR="006F73E3" w:rsidRPr="006F73E3">
        <w:rPr>
          <w:noProof/>
        </w:rPr>
        <w:t>(VIEIRA, 2014)</w:t>
      </w:r>
      <w:r w:rsidR="001F4CCE">
        <w:fldChar w:fldCharType="end"/>
      </w:r>
    </w:p>
    <w:p w:rsidR="0006613A" w:rsidRDefault="00352B63" w:rsidP="0006613A">
      <w:pPr>
        <w:pStyle w:val="PargrafodaLista"/>
      </w:pPr>
      <w:r w:rsidRPr="00352B63">
        <w:t>O artigo produzido pela revista “Ciência Hoje”</w:t>
      </w:r>
      <w:r w:rsidR="00AF7FD7" w:rsidRPr="00AF7FD7">
        <w:t xml:space="preserve"> </w:t>
      </w:r>
      <w:r w:rsidR="00AF7FD7">
        <w:fldChar w:fldCharType="begin" w:fldLock="1"/>
      </w:r>
      <w:r w:rsidR="00512182">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plainTextFormattedCitation" : "(XEX\u00c9O, 2013)", "previouslyFormattedCitation" : "(XEX\u00c9O, 2013)" }, "properties" : { "noteIndex" : 0 }, "schema" : "https://github.com/citation-style-language/schema/raw/master/csl-citation.json" }</w:instrText>
      </w:r>
      <w:r w:rsidR="00AF7FD7">
        <w:fldChar w:fldCharType="separate"/>
      </w:r>
      <w:r w:rsidR="00512182" w:rsidRPr="00512182">
        <w:rPr>
          <w:noProof/>
        </w:rPr>
        <w:t>(XEXÉO, 2013)</w:t>
      </w:r>
      <w:r w:rsidR="00AF7FD7">
        <w:fldChar w:fldCharType="end"/>
      </w:r>
      <w:r w:rsidRPr="00352B63">
        <w:t xml:space="preserve">, em um de seus trechos lembra também que junto com Big Data traz </w:t>
      </w:r>
      <w:r w:rsidR="00AF7FD7">
        <w:t>consigo também problemas éticos, q</w:t>
      </w:r>
      <w:r w:rsidRPr="00352B63">
        <w:t>uestões como a dificuldade de garantir a segurança e privacidade dos dados chegam a inviabilizar projetos, como uma base central de prontuários médicos, devido ao risco de essa informação ser utilizada de forma indevida.</w:t>
      </w:r>
      <w:r w:rsidR="00AF7FD7">
        <w:t xml:space="preserve">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Hoje em dia o grande problema não é a obtenção de dados e sim o seu tratamento, conseguir obter essa informação de manei</w:t>
      </w:r>
      <w:r w:rsidR="00DD64C4">
        <w:rPr>
          <w:rFonts w:cs="Arial"/>
          <w:color w:val="222222"/>
          <w:szCs w:val="24"/>
          <w:shd w:val="clear" w:color="auto" w:fill="FFFFFF"/>
        </w:rPr>
        <w:t xml:space="preserve">ra rápida e automatizada, já </w:t>
      </w:r>
      <w:r w:rsidRPr="00352B63">
        <w:rPr>
          <w:rFonts w:cs="Arial"/>
          <w:color w:val="222222"/>
          <w:szCs w:val="24"/>
          <w:shd w:val="clear" w:color="auto" w:fill="FFFFFF"/>
        </w:rPr>
        <w:t xml:space="preserve">parou pra pensar em como manipular e interagir com tantas informações geradas todos os dias?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Desenvolvido em 2011, tendo lançamento em agosto de</w:t>
      </w:r>
      <w:r w:rsidR="00682A5F">
        <w:rPr>
          <w:rFonts w:cs="Arial"/>
          <w:color w:val="222222"/>
          <w:szCs w:val="24"/>
          <w:shd w:val="clear" w:color="auto" w:fill="FFFFFF"/>
        </w:rPr>
        <w:t xml:space="preserve"> 2011, deu-se a origem ao D3js</w:t>
      </w:r>
      <w:r w:rsidRPr="00352B63">
        <w:rPr>
          <w:rFonts w:cs="Arial"/>
          <w:color w:val="222222"/>
          <w:szCs w:val="24"/>
          <w:shd w:val="clear" w:color="auto" w:fill="FFFFFF"/>
        </w:rPr>
        <w:t xml:space="preserve">, uma biblioteca em </w:t>
      </w:r>
      <w:proofErr w:type="spellStart"/>
      <w:proofErr w:type="gramStart"/>
      <w:r w:rsidRPr="00387D13">
        <w:rPr>
          <w:rFonts w:cs="Arial"/>
          <w:i/>
          <w:color w:val="222222"/>
          <w:szCs w:val="24"/>
          <w:shd w:val="clear" w:color="auto" w:fill="FFFFFF"/>
        </w:rPr>
        <w:t>JavaScript</w:t>
      </w:r>
      <w:proofErr w:type="spellEnd"/>
      <w:proofErr w:type="gramEnd"/>
      <w:r w:rsidRPr="00352B63">
        <w:rPr>
          <w:rFonts w:cs="Arial"/>
          <w:color w:val="222222"/>
          <w:szCs w:val="24"/>
          <w:shd w:val="clear" w:color="auto" w:fill="FFFFFF"/>
        </w:rPr>
        <w:t xml:space="preserve">, uma linguagem de </w:t>
      </w:r>
      <w:r w:rsidRPr="00387D13">
        <w:rPr>
          <w:rFonts w:cs="Arial"/>
          <w:i/>
          <w:color w:val="222222"/>
          <w:szCs w:val="24"/>
          <w:shd w:val="clear" w:color="auto" w:fill="FFFFFF"/>
        </w:rPr>
        <w:t>script</w:t>
      </w:r>
      <w:r w:rsidRPr="00352B63">
        <w:rPr>
          <w:rFonts w:cs="Arial"/>
          <w:color w:val="222222"/>
          <w:szCs w:val="24"/>
          <w:shd w:val="clear" w:color="auto" w:fill="FFFFFF"/>
        </w:rPr>
        <w:t xml:space="preserve"> para navegadores web, sendo a linguagem padrão para criação de páginas web com ótima interação com usuário, com o principal objetivo de se criar técnicas de visualização de dados interativos e dinâmicos, sendo aplicado em navegador web.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D3js vem explodindo em popularidade, em parte porque além de ele ser extremamente flexível pelo fato de ele funcionar em navegadores modernos, incluindo </w:t>
      </w:r>
      <w:proofErr w:type="spellStart"/>
      <w:r w:rsidR="00352B63" w:rsidRPr="00352B63">
        <w:rPr>
          <w:rFonts w:cs="Arial"/>
          <w:color w:val="222222"/>
          <w:szCs w:val="24"/>
          <w:shd w:val="clear" w:color="auto" w:fill="FFFFFF"/>
        </w:rPr>
        <w:t>Android</w:t>
      </w:r>
      <w:proofErr w:type="spellEnd"/>
      <w:r w:rsidR="00352B63" w:rsidRPr="00352B63">
        <w:rPr>
          <w:rFonts w:cs="Arial"/>
          <w:color w:val="222222"/>
          <w:szCs w:val="24"/>
          <w:shd w:val="clear" w:color="auto" w:fill="FFFFFF"/>
        </w:rPr>
        <w:t xml:space="preserve"> e IOS dispositivos mobile, mas também porque é poderoso.</w:t>
      </w:r>
    </w:p>
    <w:p w:rsid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Sua principal função é interligar os valores de uma massa de dados para documentar elementos, podendo assim manipular o documento a partir dessa obtenção de dados</w:t>
      </w:r>
      <w:r w:rsidR="00E47FA8">
        <w:rPr>
          <w:rFonts w:cs="Arial"/>
          <w:color w:val="222222"/>
          <w:szCs w:val="24"/>
          <w:shd w:val="clear" w:color="auto" w:fill="FFFFFF"/>
        </w:rPr>
        <w:t>.</w:t>
      </w:r>
    </w:p>
    <w:p w:rsidR="00913BE1" w:rsidRPr="00913BE1"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 flexibilidade é mesmo o maior trunfo dessa nova ferramenta, é ótimo até mesmo para jornalistas, pois não os limitam </w:t>
      </w:r>
      <w:r w:rsidR="00682A5F">
        <w:rPr>
          <w:rStyle w:val="notranslate"/>
          <w:rFonts w:cs="Arial"/>
          <w:szCs w:val="24"/>
          <w:shd w:val="clear" w:color="auto" w:fill="FFFFFF"/>
        </w:rPr>
        <w:t>a</w:t>
      </w:r>
      <w:r w:rsidRPr="00913BE1">
        <w:rPr>
          <w:rStyle w:val="notranslate"/>
          <w:rFonts w:cs="Arial"/>
          <w:szCs w:val="24"/>
          <w:shd w:val="clear" w:color="auto" w:fill="FFFFFF"/>
        </w:rPr>
        <w:t xml:space="preserve"> uma forma de visual específica, sendo o próprio livre para fazer explorar o uso de gráficos através das informações, e a partir daí inventar novas formas visualização específica.</w:t>
      </w:r>
    </w:p>
    <w:p w:rsidR="0016740F"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tem </w:t>
      </w:r>
      <w:r w:rsidR="00E47FA8">
        <w:rPr>
          <w:rStyle w:val="notranslate"/>
          <w:rFonts w:cs="Arial"/>
          <w:szCs w:val="24"/>
          <w:shd w:val="clear" w:color="auto" w:fill="FFFFFF"/>
        </w:rPr>
        <w:t>vendo</w:t>
      </w:r>
      <w:r w:rsidRPr="00913BE1">
        <w:rPr>
          <w:rStyle w:val="notranslate"/>
          <w:rFonts w:cs="Arial"/>
          <w:szCs w:val="24"/>
          <w:shd w:val="clear" w:color="auto" w:fill="FFFFFF"/>
        </w:rPr>
        <w:t xml:space="preserve"> gradualmente a eliminação do Flash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xml:space="preserve">, o principal autor </w:t>
      </w:r>
      <w:r w:rsidRPr="00913BE1">
        <w:rPr>
          <w:rStyle w:val="notranslate"/>
          <w:rFonts w:cs="Arial"/>
          <w:szCs w:val="24"/>
          <w:shd w:val="clear" w:color="auto" w:fill="FFFFFF"/>
        </w:rPr>
        <w:lastRenderedPageBreak/>
        <w:t>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objetivo do trabalho é apresentar essa ferramenta, apresentando as suas utilidades, pois, podem-se tirar grandes vantagens através de sua flexibilidade na manipulação de dados, podendo facilitar tanto para quem usa para quem for analisar os gráficos gerados por ela, e a partir de então, podendo chegar a resultados satisfatórios rapidamente seja para uma empresa que queira evoluir-se, para o esporte gerando análises importantes, ou até mesmo para a ciência desenvolvendo e chegando a grandes descobertas.</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Conforme o trabalho foi pesquisado, percebemos que no Brasil ainda não é muito popular, pode</w:t>
      </w:r>
      <w:r w:rsidR="006E61D0">
        <w:rPr>
          <w:rStyle w:val="apple-converted-space"/>
          <w:rFonts w:cs="Arial"/>
          <w:szCs w:val="24"/>
          <w:shd w:val="clear" w:color="auto" w:fill="FFFFFF"/>
        </w:rPr>
        <w:t xml:space="preserve">mos assim aproveitar, </w:t>
      </w:r>
      <w:r w:rsidRPr="00913BE1">
        <w:rPr>
          <w:rStyle w:val="apple-converted-space"/>
          <w:rFonts w:cs="Arial"/>
          <w:szCs w:val="24"/>
          <w:shd w:val="clear" w:color="auto" w:fill="FFFFFF"/>
        </w:rPr>
        <w:t>expandir e apresentar para toda essa nova tecnologia.</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D3js parece ser o caminho para essa maneira rápida e eficaz de se manipular e interagir com tantas informações geradas num mundo que cada vez mais dependente da tecnologia, irá consequentemente irá gerar cada vez mais dados.</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7822096"/>
      <w:r w:rsidRPr="00182F3D">
        <w:rPr>
          <w:rStyle w:val="apple-converted-space"/>
          <w:rFonts w:cs="Arial"/>
          <w:szCs w:val="24"/>
          <w:shd w:val="clear" w:color="auto" w:fill="FFFFFF"/>
        </w:rPr>
        <w:lastRenderedPageBreak/>
        <w:t>desenvolvimento</w:t>
      </w:r>
      <w:bookmarkEnd w:id="1"/>
    </w:p>
    <w:p w:rsidR="00084A89" w:rsidRPr="00182F3D" w:rsidRDefault="00075FF4" w:rsidP="00182F3D">
      <w:pPr>
        <w:pStyle w:val="Ttulo2"/>
        <w:rPr>
          <w:rStyle w:val="apple-converted-space"/>
          <w:rFonts w:cs="Arial"/>
          <w:szCs w:val="24"/>
          <w:shd w:val="clear" w:color="auto" w:fill="FFFFFF"/>
        </w:rPr>
      </w:pPr>
      <w:bookmarkStart w:id="2" w:name="_Toc417822097"/>
      <w:proofErr w:type="spellStart"/>
      <w:proofErr w:type="gramStart"/>
      <w:r w:rsidRPr="00075FF4">
        <w:rPr>
          <w:rStyle w:val="apple-converted-space"/>
          <w:rFonts w:cs="Arial"/>
          <w:szCs w:val="24"/>
          <w:shd w:val="clear" w:color="auto" w:fill="FFFFFF"/>
        </w:rPr>
        <w:t>JavaScript</w:t>
      </w:r>
      <w:bookmarkEnd w:id="2"/>
      <w:proofErr w:type="spellEnd"/>
      <w:proofErr w:type="gramEnd"/>
    </w:p>
    <w:p w:rsidR="00A74288" w:rsidRPr="00182F3D" w:rsidRDefault="00A74288" w:rsidP="00182F3D">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Iremos apresentar </w:t>
      </w:r>
      <w:r w:rsidR="00182F3D">
        <w:rPr>
          <w:rStyle w:val="apple-converted-space"/>
          <w:rFonts w:cs="Arial"/>
          <w:szCs w:val="24"/>
          <w:shd w:val="clear" w:color="auto" w:fill="FFFFFF"/>
        </w:rPr>
        <w:t xml:space="preserve">a linguagem </w:t>
      </w:r>
      <w:proofErr w:type="spellStart"/>
      <w:proofErr w:type="gramStart"/>
      <w:r w:rsidR="00182F3D"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relatando-se suas origens, finalidades e distinção.  Será feito um breve histórico de sua evolução, esclarecendo alguns conceitos com as boas práticas de programação para web. </w:t>
      </w:r>
    </w:p>
    <w:p w:rsidR="00084A89" w:rsidRPr="00182F3D" w:rsidRDefault="00AC52C0" w:rsidP="00075FF4">
      <w:pPr>
        <w:pStyle w:val="Ttulo3"/>
        <w:rPr>
          <w:rStyle w:val="apple-converted-space"/>
        </w:rPr>
      </w:pPr>
      <w:bookmarkStart w:id="3" w:name="_Toc417822098"/>
      <w:r w:rsidRPr="00084A89">
        <w:rPr>
          <w:rStyle w:val="apple-converted-space"/>
        </w:rPr>
        <w:t>Conceitos básicos</w:t>
      </w:r>
      <w:bookmarkEnd w:id="3"/>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 xml:space="preserve">navegadores (browser),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Microsoft, em resposta à </w:t>
      </w:r>
      <w:r w:rsidRPr="00EB4330">
        <w:rPr>
          <w:rStyle w:val="apple-converted-space"/>
          <w:rFonts w:cs="Arial"/>
          <w:szCs w:val="24"/>
          <w:shd w:val="clear" w:color="auto" w:fill="FFFFFF"/>
        </w:rPr>
        <w:t xml:space="preserve">Netscape, criou a linguagem </w:t>
      </w:r>
      <w:proofErr w:type="gramStart"/>
      <w:r w:rsidRPr="00EB4330">
        <w:rPr>
          <w:rStyle w:val="apple-converted-space"/>
          <w:rFonts w:cs="Arial"/>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Internet Explorer 3.0.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1D1604">
        <w:rPr>
          <w:rStyle w:val="apple-converted-space"/>
          <w:rFonts w:cs="Arial"/>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HTML. </w:t>
      </w:r>
      <w:r w:rsidR="00692908">
        <w:rPr>
          <w:rStyle w:val="apple-converted-space"/>
          <w:rFonts w:cs="Arial"/>
          <w:szCs w:val="24"/>
          <w:shd w:val="clear" w:color="auto" w:fill="FFFFFF"/>
        </w:rPr>
        <w:t>O</w:t>
      </w:r>
      <w:r w:rsidRPr="001D1604">
        <w:rPr>
          <w:rStyle w:val="apple-converted-space"/>
          <w:rFonts w:cs="Arial"/>
          <w:szCs w:val="24"/>
          <w:shd w:val="clear" w:color="auto" w:fill="FFFFFF"/>
        </w:rPr>
        <w:t xml:space="preserve"> HTML se limita a elaborar os rótulos e campos de um formulário para serem preenchidos pelo usuário e nada mais. Com HTML,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eb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 xml:space="preserve">As </w:t>
      </w:r>
      <w:bookmarkStart w:id="4" w:name="_GoBack"/>
      <w:bookmarkEnd w:id="4"/>
      <w:r w:rsidRPr="001D1604">
        <w:rPr>
          <w:rStyle w:val="apple-converted-space"/>
          <w:rFonts w:cs="Arial"/>
          <w:szCs w:val="24"/>
          <w:shd w:val="clear" w:color="auto" w:fill="FFFFFF"/>
        </w:rPr>
        <w:t>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lastRenderedPageBreak/>
        <w:t>JavaScript</w:t>
      </w:r>
      <w:proofErr w:type="spellEnd"/>
      <w:proofErr w:type="gramEnd"/>
      <w:r w:rsidRPr="001D1604">
        <w:rPr>
          <w:rStyle w:val="apple-converted-space"/>
          <w:rFonts w:cs="Arial"/>
          <w:szCs w:val="24"/>
          <w:shd w:val="clear" w:color="auto" w:fill="FFFFFF"/>
        </w:rPr>
        <w:t xml:space="preserve"> é a interpretação e o funcionamento da linguagem, dependem de funcionalidades hospedadas no navegador do usuário. Para isso é necessário que exista um interpretador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 xml:space="preserve">Esses interpretadores foram colocados </w:t>
      </w:r>
      <w:proofErr w:type="gramStart"/>
      <w:r w:rsidRPr="001D1604">
        <w:rPr>
          <w:rStyle w:val="apple-converted-space"/>
          <w:rFonts w:cs="Arial"/>
          <w:szCs w:val="24"/>
          <w:shd w:val="clear" w:color="auto" w:fill="FFFFFF"/>
        </w:rPr>
        <w:t>a</w:t>
      </w:r>
      <w:proofErr w:type="gramEnd"/>
      <w:r w:rsidRPr="001D1604">
        <w:rPr>
          <w:rStyle w:val="apple-converted-space"/>
          <w:rFonts w:cs="Arial"/>
          <w:szCs w:val="24"/>
          <w:shd w:val="clear" w:color="auto" w:fill="FFFFFF"/>
        </w:rPr>
        <w:t xml:space="preserve"> disposição para o uso público e podem ser usados 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scripts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545460">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 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trabalhoso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proofErr w:type="spellStart"/>
      <w:proofErr w:type="gramStart"/>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proofErr w:type="spellEnd"/>
      <w:proofErr w:type="gramEnd"/>
      <w:r w:rsidR="00545460">
        <w:rPr>
          <w:rStyle w:val="apple-converted-space"/>
          <w:rFonts w:cs="Arial"/>
          <w:szCs w:val="24"/>
          <w:shd w:val="clear" w:color="auto" w:fill="FFFFFF"/>
        </w:rPr>
        <w:t xml:space="preserve"> para os programadores Web.</w:t>
      </w:r>
    </w:p>
    <w:p w:rsidR="00C35E0E" w:rsidRPr="00152FCC" w:rsidRDefault="003460CA" w:rsidP="00152FCC">
      <w:pPr>
        <w:pStyle w:val="Ttulo2"/>
        <w:rPr>
          <w:rStyle w:val="apple-converted-space"/>
        </w:rPr>
      </w:pPr>
      <w:bookmarkStart w:id="5" w:name="_Toc417822099"/>
      <w:r w:rsidRPr="00D031F4">
        <w:t xml:space="preserve">Definição de um </w:t>
      </w:r>
      <w:r w:rsidR="000F0BFB">
        <w:t>f</w:t>
      </w:r>
      <w:r w:rsidRPr="00D031F4">
        <w:t>ramework</w:t>
      </w:r>
      <w:bookmarkEnd w:id="5"/>
    </w:p>
    <w:p w:rsidR="003460CA" w:rsidRDefault="003460CA" w:rsidP="00C35E0E">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6F73E3">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 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softwar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 a programação de uma aplicação.</w:t>
      </w:r>
    </w:p>
    <w:p w:rsidR="003460CA" w:rsidRPr="00C35E0E" w:rsidRDefault="00E27F54" w:rsidP="00C35E0E">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muito o ganho de tempo e praticidade para alcançarem seus objetivos, seja para desenvolver um </w:t>
      </w:r>
      <w:r w:rsidR="003460CA" w:rsidRPr="00C0758C">
        <w:rPr>
          <w:rStyle w:val="apple-converted-space"/>
          <w:rFonts w:cs="Arial"/>
          <w:i/>
          <w:szCs w:val="24"/>
        </w:rPr>
        <w:t>software</w:t>
      </w:r>
      <w:r w:rsidR="003460CA" w:rsidRPr="00C35E0E">
        <w:rPr>
          <w:rStyle w:val="apple-converted-space"/>
          <w:rFonts w:cs="Arial"/>
          <w:szCs w:val="24"/>
        </w:rPr>
        <w:t>, elaborar um estudo.</w:t>
      </w:r>
    </w:p>
    <w:p w:rsidR="00CF756E" w:rsidRPr="00E27F54" w:rsidRDefault="003460CA" w:rsidP="00E27F54">
      <w:pPr>
        <w:pStyle w:val="PargrafodaLista"/>
        <w:rPr>
          <w:rStyle w:val="apple-converted-space"/>
        </w:rPr>
      </w:pPr>
      <w:r w:rsidRPr="00C35E0E">
        <w:rPr>
          <w:rStyle w:val="apple-converted-space"/>
          <w:rFonts w:cs="Arial"/>
          <w:szCs w:val="24"/>
        </w:rPr>
        <w:t xml:space="preserve">E a principal razão para existência do </w:t>
      </w:r>
      <w:r w:rsidR="00C0758C" w:rsidRPr="00C0758C">
        <w:rPr>
          <w:rStyle w:val="apple-converted-space"/>
          <w:rFonts w:cs="Arial"/>
          <w:i/>
          <w:szCs w:val="24"/>
        </w:rPr>
        <w:t>f</w:t>
      </w:r>
      <w:r w:rsidRPr="00C0758C">
        <w:rPr>
          <w:rStyle w:val="apple-converted-space"/>
          <w:rFonts w:cs="Arial"/>
          <w:i/>
          <w:szCs w:val="24"/>
        </w:rPr>
        <w:t>ramework</w:t>
      </w:r>
      <w:r w:rsidRPr="00C35E0E">
        <w:rPr>
          <w:rStyle w:val="apple-converted-space"/>
          <w:rFonts w:cs="Arial"/>
          <w:szCs w:val="24"/>
        </w:rPr>
        <w:t xml:space="preserve"> é essa, a reutilização de </w:t>
      </w:r>
      <w:r w:rsidR="00A74288" w:rsidRPr="00C35E0E">
        <w:rPr>
          <w:rStyle w:val="apple-converted-space"/>
          <w:rFonts w:cs="Arial"/>
          <w:szCs w:val="24"/>
        </w:rPr>
        <w:t>código</w:t>
      </w:r>
      <w:r w:rsidRPr="00C35E0E">
        <w:rPr>
          <w:rStyle w:val="apple-converted-space"/>
          <w:rFonts w:cs="Arial"/>
          <w:szCs w:val="24"/>
        </w:rPr>
        <w:t xml:space="preserve">, com isso, </w:t>
      </w:r>
      <w:r w:rsidR="00A74288" w:rsidRPr="00C35E0E">
        <w:rPr>
          <w:rStyle w:val="apple-converted-space"/>
          <w:rFonts w:cs="Arial"/>
          <w:szCs w:val="24"/>
        </w:rPr>
        <w:t>ganha</w:t>
      </w:r>
      <w:r w:rsidRPr="00C35E0E">
        <w:rPr>
          <w:rStyle w:val="apple-converted-space"/>
          <w:rFonts w:cs="Arial"/>
          <w:szCs w:val="24"/>
        </w:rPr>
        <w:t xml:space="preserve"> tempo, e pode aperfeiçoar o trabalho já feito por alguém</w:t>
      </w:r>
      <w:r w:rsidR="00A74288">
        <w:rPr>
          <w:rStyle w:val="apple-converted-space"/>
          <w:rFonts w:cs="Arial"/>
          <w:szCs w:val="24"/>
        </w:rPr>
        <w:t>,</w:t>
      </w:r>
      <w:r w:rsidRPr="00C35E0E">
        <w:rPr>
          <w:rStyle w:val="apple-converted-space"/>
          <w:rFonts w:cs="Arial"/>
          <w:szCs w:val="24"/>
        </w:rPr>
        <w:t xml:space="preserve"> e assim, </w:t>
      </w:r>
      <w:r w:rsidR="00A74288" w:rsidRPr="00C35E0E">
        <w:rPr>
          <w:rStyle w:val="apple-converted-space"/>
          <w:rFonts w:cs="Arial"/>
          <w:szCs w:val="24"/>
        </w:rPr>
        <w:t>outras pessoas no futuro utilizarão</w:t>
      </w:r>
      <w:r w:rsidRPr="00C35E0E">
        <w:rPr>
          <w:rStyle w:val="apple-converted-space"/>
          <w:rFonts w:cs="Arial"/>
          <w:szCs w:val="24"/>
        </w:rPr>
        <w:t xml:space="preserve"> também e evoluindo mais e mais.</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emos classificar em dois tipos</w:t>
      </w:r>
      <w:r w:rsidR="006D3594">
        <w:rPr>
          <w:rStyle w:val="apple-converted-space"/>
          <w:rFonts w:cs="Arial"/>
          <w:szCs w:val="24"/>
        </w:rPr>
        <w:t>:</w:t>
      </w:r>
      <w:r w:rsidR="00C35E0E">
        <w:rPr>
          <w:rStyle w:val="apple-converted-space"/>
          <w:rFonts w:cs="Arial"/>
          <w:szCs w:val="24"/>
        </w:rPr>
        <w:t xml:space="preserve"> </w:t>
      </w:r>
      <w:r w:rsidR="00C0758C" w:rsidRPr="00C0758C">
        <w:rPr>
          <w:rStyle w:val="apple-converted-space"/>
          <w:rFonts w:cs="Arial"/>
          <w:i/>
          <w:szCs w:val="24"/>
        </w:rPr>
        <w:t>f</w:t>
      </w:r>
      <w:r w:rsidR="00C35E0E" w:rsidRPr="00C0758C">
        <w:rPr>
          <w:rStyle w:val="apple-converted-space"/>
          <w:rFonts w:cs="Arial"/>
          <w:i/>
          <w:szCs w:val="24"/>
        </w:rPr>
        <w:t>ramework</w:t>
      </w:r>
      <w:r w:rsidR="00C35E0E">
        <w:rPr>
          <w:rStyle w:val="apple-converted-space"/>
          <w:rFonts w:cs="Arial"/>
          <w:szCs w:val="24"/>
        </w:rPr>
        <w:t xml:space="preserve"> orientado a objeto e de componentes.</w:t>
      </w:r>
    </w:p>
    <w:p w:rsidR="003460CA" w:rsidRPr="00E27F54"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E35ABC" w:rsidRPr="00E27F54">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 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 xml:space="preserve">Suas </w:t>
      </w:r>
      <w:r w:rsidR="00A74288" w:rsidRPr="00E27F54">
        <w:rPr>
          <w:rStyle w:val="apple-converted-space"/>
          <w:rFonts w:cs="Arial"/>
          <w:szCs w:val="24"/>
        </w:rPr>
        <w:lastRenderedPageBreak/>
        <w:t>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r w:rsidR="00C35E0E" w:rsidRPr="00E27F54">
        <w:rPr>
          <w:rStyle w:val="apple-converted-space"/>
          <w:rFonts w:cs="Arial"/>
          <w:szCs w:val="24"/>
        </w:rPr>
        <w:t xml:space="preserve">Modularidade: </w:t>
      </w:r>
      <w:r w:rsidRPr="00F6718B">
        <w:rPr>
          <w:rStyle w:val="apple-converted-space"/>
          <w:rFonts w:cs="Arial"/>
          <w:i/>
          <w:szCs w:val="24"/>
        </w:rPr>
        <w:t>frameworks</w:t>
      </w:r>
      <w:r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roofErr w:type="spellStart"/>
      <w:r w:rsidR="00C35E0E" w:rsidRPr="00E27F54">
        <w:rPr>
          <w:rStyle w:val="apple-converted-space"/>
          <w:rFonts w:cs="Arial"/>
          <w:szCs w:val="24"/>
        </w:rPr>
        <w:t>Reusabilidade</w:t>
      </w:r>
      <w:proofErr w:type="spellEnd"/>
      <w:r w:rsidR="00C35E0E" w:rsidRPr="00E27F54">
        <w:rPr>
          <w:rStyle w:val="apple-converted-space"/>
          <w:rFonts w:cs="Arial"/>
          <w:szCs w:val="24"/>
        </w:rPr>
        <w:t xml:space="preserve">: </w:t>
      </w:r>
      <w:r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3E22F6">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 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E27F54">
      <w:pPr>
        <w:pStyle w:val="Ttulo2"/>
      </w:pPr>
      <w:bookmarkStart w:id="6" w:name="_Toc417822100"/>
      <w:r>
        <w:t>Ferrament</w:t>
      </w:r>
      <w:r w:rsidR="00E27F54">
        <w:t>a</w:t>
      </w:r>
      <w:r>
        <w:t>s</w:t>
      </w:r>
      <w:r w:rsidR="00A74288">
        <w:t xml:space="preserve"> </w:t>
      </w:r>
      <w:r>
        <w:t>semelhantes ao d3js</w:t>
      </w:r>
      <w:bookmarkEnd w:id="6"/>
    </w:p>
    <w:p w:rsidR="00E35ABC" w:rsidRDefault="00E35ABC" w:rsidP="00CF756E">
      <w:pPr>
        <w:pStyle w:val="Corpodetexto"/>
      </w:pPr>
      <w:r>
        <w:t>Os dados por si só, tornam-se invisíveis e irrelevantes, mas quando utilizamos ferramentas para analisarmos e visualizarmos</w:t>
      </w:r>
      <w:r w:rsidR="00A74288">
        <w:t xml:space="preserve"> perceberam</w:t>
      </w:r>
      <w:r>
        <w:t xml:space="preserve"> o quão poderosos são e </w:t>
      </w:r>
      <w:r w:rsidR="006A69EE">
        <w:t>chega-se</w:t>
      </w:r>
      <w:r>
        <w:t xml:space="preserve"> a conclusões interessantes dependendo daquilo que se analisa.</w:t>
      </w:r>
    </w:p>
    <w:p w:rsidR="00CF756E" w:rsidRDefault="00E35ABC" w:rsidP="00E27F54">
      <w:pPr>
        <w:pStyle w:val="Corpodetexto"/>
      </w:pPr>
      <w:r>
        <w:t xml:space="preserve">Além do D3Js,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proofErr w:type="spellStart"/>
      <w:r w:rsidRPr="00E27F54">
        <w:rPr>
          <w:i/>
        </w:rPr>
        <w:t>Processing</w:t>
      </w:r>
      <w:proofErr w:type="spellEnd"/>
      <w:r w:rsidR="00E27F54">
        <w:t xml:space="preserve">: </w:t>
      </w:r>
      <w:r w:rsidR="00CF756E">
        <w:t>S</w:t>
      </w:r>
      <w:r w:rsidRPr="00CF756E">
        <w:t xml:space="preserve">egundo </w:t>
      </w:r>
      <w:r w:rsidRPr="00CF756E">
        <w:fldChar w:fldCharType="begin" w:fldLock="1"/>
      </w:r>
      <w:r w:rsidR="003E22F6">
        <w:instrText>ADDIN CSL_CITATION { "citationItems" : [ { "id" : "ITEM-1", "itemData" : { "URL" : "https://www.processing.org/", "accessed" : { "date-parts" : [ [ "2015", "4", "4" ] ] }, "id" : "ITEM-1", "issued" : { "date-parts" : [ [ "2013" ] ] }, "title" : "Processing", "type" : "webpage" }, "uris" : [ "http://www.mendeley.com/documents/?uuid=869e247b-1c22-40f8-adac-9cc91f4d5f75" ] } ], "mendeley" : { "formattedCitation" : "(\u201cProcessing\u201d, 2013)", "plainTextFormattedCitation" : "(\u201cProcessing\u201d, 2013)", "previouslyFormattedCitation" : "(\u201cProcessing\u201d, 2013)" }, "properties" : { "noteIndex" : 0 }, "schema" : "https://github.com/citation-style-language/schema/raw/master/csl-citation.json" }</w:instrText>
      </w:r>
      <w:r w:rsidRPr="00CF756E">
        <w:fldChar w:fldCharType="separate"/>
      </w:r>
      <w:r w:rsidR="006F73E3" w:rsidRPr="006F73E3">
        <w:rPr>
          <w:noProof/>
        </w:rPr>
        <w:t>(“Processing”, 2013)</w:t>
      </w:r>
      <w:r w:rsidRPr="00CF756E">
        <w:fldChar w:fldCharType="end"/>
      </w:r>
      <w:r w:rsidRPr="00CF756E">
        <w:t xml:space="preserve">, o define </w:t>
      </w:r>
      <w:r>
        <w:t xml:space="preserve">sendo uma linguagem de programação, </w:t>
      </w:r>
      <w:r w:rsidR="00A74288">
        <w:t xml:space="preserve">que </w:t>
      </w:r>
      <w:r>
        <w:t xml:space="preserve">foi desenvolvido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p>
    <w:p w:rsidR="00CF756E" w:rsidRPr="00084A89" w:rsidRDefault="00E35ABC" w:rsidP="00E27F54">
      <w:pPr>
        <w:pStyle w:val="Corpodetexto"/>
        <w:numPr>
          <w:ilvl w:val="0"/>
          <w:numId w:val="19"/>
        </w:numPr>
        <w:ind w:left="709"/>
      </w:pPr>
      <w:proofErr w:type="spellStart"/>
      <w:r w:rsidRPr="00E27F54">
        <w:rPr>
          <w:i/>
        </w:rPr>
        <w:t>Matplotlib</w:t>
      </w:r>
      <w:proofErr w:type="spellEnd"/>
      <w:r w:rsidR="00E27F54">
        <w:t xml:space="preserve">: </w:t>
      </w:r>
      <w:r w:rsidR="00DE5101">
        <w:t xml:space="preserve">De acordo com </w:t>
      </w:r>
      <w:r w:rsidRPr="00CF756E">
        <w:fldChar w:fldCharType="begin" w:fldLock="1"/>
      </w:r>
      <w:r w:rsidR="006F73E3">
        <w:instrText>ADDIN CSL_CITATION { "citationItems" : [ { "id" : "ITEM-1", "itemData" : { "URL" : "http://matplotlib.org/", "accessed" : { "date-parts" : [ [ "2015", "4", "4" ] ] }, "container-title" : "16-02-2015", "id" : "ITEM-1", "issued" : { "date-parts" : [ [ "2015" ] ] }, "title" : "Matplotlib", "type" : "webpage" }, "uris" : [ "http://www.mendeley.com/documents/?uuid=ab8f89d0-dc3f-4b72-8769-af7a6baaacdb" ] } ], "mendeley" : { "formattedCitation" : "(\u201cMatplotlib\u201d, 2015)", "plainTextFormattedCitation" : "(\u201cMatplotlib\u201d, 2015)", "previouslyFormattedCitation" : "(\u201cMatplotlib\u201d, 2015)" }, "properties" : { "noteIndex" : 0 }, "schema" : "https://github.com/citation-style-language/schema/raw/master/csl-citation.json" }</w:instrText>
      </w:r>
      <w:r w:rsidRPr="00CF756E">
        <w:fldChar w:fldCharType="separate"/>
      </w:r>
      <w:r w:rsidR="006F73E3" w:rsidRPr="006F73E3">
        <w:rPr>
          <w:noProof/>
        </w:rPr>
        <w:t>(“Matplotlib”, 2015)</w:t>
      </w:r>
      <w:r w:rsidRPr="00CF756E">
        <w:fldChar w:fldCharType="end"/>
      </w:r>
      <w:r w:rsidRPr="00CF756E">
        <w:t xml:space="preserve">, </w:t>
      </w:r>
      <w:r w:rsidR="00F16AEB">
        <w:t xml:space="preserve">o </w:t>
      </w:r>
      <w:r w:rsidRPr="00CF756E">
        <w:t xml:space="preserve">define como sendo </w:t>
      </w:r>
      <w:r>
        <w:t xml:space="preserve">uma biblioteca que gera gráficos, histogramas, gráficos de barras bastando apenas </w:t>
      </w:r>
      <w:r>
        <w:lastRenderedPageBreak/>
        <w:t>algumas linhas de códigos. É o únic</w:t>
      </w:r>
      <w:r w:rsidR="00453C95">
        <w:t xml:space="preserve">o que trabalha o pacote </w:t>
      </w:r>
      <w:proofErr w:type="spellStart"/>
      <w:r w:rsidR="00453C95" w:rsidRPr="00453C95">
        <w:rPr>
          <w:i/>
        </w:rPr>
        <w:t>python</w:t>
      </w:r>
      <w:proofErr w:type="spellEnd"/>
      <w:r w:rsidR="00453C95">
        <w:rPr>
          <w:rStyle w:val="Refdenotaderodap"/>
        </w:rPr>
        <w:footnoteReference w:id="3"/>
      </w:r>
      <w:r>
        <w:t xml:space="preserve"> para geração de gráficos em </w:t>
      </w:r>
      <w:proofErr w:type="gramStart"/>
      <w:r>
        <w:t>2D</w:t>
      </w:r>
      <w:proofErr w:type="gramEnd"/>
      <w:r>
        <w:t>.</w:t>
      </w:r>
    </w:p>
    <w:p w:rsidR="00E35ABC" w:rsidRPr="00035483" w:rsidRDefault="00E35ABC" w:rsidP="00CF756E">
      <w:pPr>
        <w:pStyle w:val="Corpodetexto"/>
        <w:numPr>
          <w:ilvl w:val="0"/>
          <w:numId w:val="19"/>
        </w:numPr>
        <w:ind w:left="709"/>
      </w:pPr>
      <w:r w:rsidRPr="00E27F54">
        <w:rPr>
          <w:i/>
        </w:rPr>
        <w:t>Tableau Desktop</w:t>
      </w:r>
      <w:r w:rsidR="00E27F54" w:rsidRPr="00E27F54">
        <w:rPr>
          <w:i/>
        </w:rPr>
        <w:t xml:space="preserve">: </w:t>
      </w:r>
      <w:r w:rsidR="00DE5101">
        <w:t xml:space="preserve">Para </w:t>
      </w:r>
      <w:r w:rsidRPr="00CF756E">
        <w:fldChar w:fldCharType="begin" w:fldLock="1"/>
      </w:r>
      <w:r w:rsidR="003E22F6">
        <w:instrText>ADDIN CSL_CITATION { "citationItems" : [ { "id" : "ITEM-1", "itemData" : { "URL" : "http://www.tableau.com/", "accessed" : { "date-parts" : [ [ "2015", "4", "4" ] ] }, "id" : "ITEM-1", "issued" : { "date-parts" : [ [ "2011" ] ] }, "title" : "Tableau", "type" : "webpage" }, "uris" : [ "http://www.mendeley.com/documents/?uuid=f63c5291-fc20-4137-9330-bc84c4f78840" ] } ], "mendeley" : { "formattedCitation" : "(\u201cTableau\u201d, 2011)", "plainTextFormattedCitation" : "(\u201cTableau\u201d, 2011)", "previouslyFormattedCitation" : "(\u201cTableau\u201d, 2011)" }, "properties" : { "noteIndex" : 0 }, "schema" : "https://github.com/citation-style-language/schema/raw/master/csl-citation.json" }</w:instrText>
      </w:r>
      <w:r w:rsidRPr="00CF756E">
        <w:fldChar w:fldCharType="separate"/>
      </w:r>
      <w:r w:rsidR="006F73E3" w:rsidRPr="006F73E3">
        <w:rPr>
          <w:noProof/>
        </w:rPr>
        <w:t>(“Tableau”, 2011)</w:t>
      </w:r>
      <w:r w:rsidRPr="00CF756E">
        <w:fldChar w:fldCharType="end"/>
      </w:r>
      <w:r w:rsidRPr="00CF756E">
        <w:t xml:space="preserve">, </w:t>
      </w:r>
      <w:r w:rsidR="00F16AEB">
        <w:t xml:space="preserve">o </w:t>
      </w:r>
      <w:r w:rsidRPr="00CF756E">
        <w:t>define como</w:t>
      </w:r>
      <w:r>
        <w:t xml:space="preserve"> uma tecnologia revolucionária que converte imagens de dados para consultas de dados </w:t>
      </w:r>
      <w:proofErr w:type="gramStart"/>
      <w:r>
        <w:t>otimizados</w:t>
      </w:r>
      <w:proofErr w:type="gramEnd"/>
      <w:r>
        <w:t xml:space="preserve">, não usam assistentes e nem scripts. Realiza consultas sem linhas de códigos, sendo um analítico de </w:t>
      </w:r>
      <w:r w:rsidR="00A74288">
        <w:t>autoatendimento</w:t>
      </w:r>
      <w:r>
        <w:t>.</w:t>
      </w:r>
    </w:p>
    <w:p w:rsidR="00CF756E" w:rsidRPr="00E27F54" w:rsidRDefault="00212ED2" w:rsidP="00E27F54">
      <w:pPr>
        <w:pStyle w:val="Ttulo2"/>
        <w:rPr>
          <w:rFonts w:cs="Arial"/>
          <w:shd w:val="clear" w:color="auto" w:fill="FFFFFF"/>
        </w:rPr>
      </w:pPr>
      <w:bookmarkStart w:id="7" w:name="_Toc417822101"/>
      <w:r>
        <w:rPr>
          <w:rStyle w:val="apple-converted-space"/>
          <w:rFonts w:cs="Arial"/>
          <w:shd w:val="clear" w:color="auto" w:fill="FFFFFF"/>
        </w:rPr>
        <w:t>Modelo Documento Objeto</w:t>
      </w:r>
      <w:bookmarkEnd w:id="7"/>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13BD8" w:rsidRPr="00CF756E">
        <w:instrText>ADDIN CSL_CITATION { "citationItems" : [ { "id" : "ITEM-1", "itemData" : { "URL" : "http://www.w3.org/DOM/", "accessed" : { "date-parts" : [ [ "2015", "4", "3" ] ] }, "container-title" : "2005-01-19", "id" : "ITEM-1", "issued" : { "date-parts" : [ [ "2005" ] ] }, "title" : "Document Object Model (DOM)", "type" : "webpage" }, "uris" : [ "http://www.mendeley.com/documents/?uuid=57256ec6-9e1a-4563-8d48-5bbdea64dfad" ] } ], "mendeley" : { "formattedCitation" : "(\u201cDocument Object Model (DOM)\u201d, 2005)", "plainTextFormattedCitation" : "(\u201cDocument Object Model (DOM)\u201d, 2005)", "previouslyFormattedCitation" : "(\u201cDocument Object Model (DOM)\u201d, 2005)" }, "properties" : { "noteIndex" : 0 }, "schema" : "https://github.com/citation-style-language/schema/raw/master/csl-citation.json" }</w:instrText>
      </w:r>
      <w:r w:rsidR="00C13BD8" w:rsidRPr="00CF756E">
        <w:fldChar w:fldCharType="separate"/>
      </w:r>
      <w:r w:rsidR="00C13BD8" w:rsidRPr="00CF756E">
        <w:rPr>
          <w:noProof/>
        </w:rPr>
        <w:t>(“Document Object Model (DOM)”, 2005)</w:t>
      </w:r>
      <w:r w:rsidR="00C13BD8" w:rsidRPr="00CF756E">
        <w:fldChar w:fldCharType="end"/>
      </w:r>
      <w:r w:rsidRPr="00CF756E">
        <w:t xml:space="preserve"> que trabalham para desenvolver padrões para a Web,</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para trás para dentro da página apresentada.</w:t>
      </w:r>
    </w:p>
    <w:p w:rsidR="00CF756E" w:rsidRPr="00E27F54" w:rsidRDefault="00E27F54" w:rsidP="00E27F54">
      <w:pPr>
        <w:pStyle w:val="Ttulo2"/>
        <w:rPr>
          <w:rFonts w:cs="Arial"/>
          <w:shd w:val="clear" w:color="auto" w:fill="FFFFFF"/>
        </w:rPr>
      </w:pPr>
      <w:bookmarkStart w:id="8" w:name="_Toc417822102"/>
      <w:r>
        <w:rPr>
          <w:rStyle w:val="apple-converted-space"/>
          <w:rFonts w:cs="Arial"/>
          <w:shd w:val="clear" w:color="auto" w:fill="FFFFFF"/>
        </w:rPr>
        <w:t>Folha de estilo</w:t>
      </w:r>
      <w:bookmarkEnd w:id="8"/>
    </w:p>
    <w:p w:rsidR="00AD5767"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512182">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512182" w:rsidRPr="00512182">
        <w:rPr>
          <w:noProof/>
        </w:rPr>
        <w:t>(PEREIRA, 2009)</w:t>
      </w:r>
      <w:r w:rsidR="00C13BD8" w:rsidRPr="00CF756E">
        <w:fldChar w:fldCharType="end"/>
      </w:r>
      <w:r w:rsidR="001D1237" w:rsidRPr="00CF756E">
        <w:t xml:space="preserve">, </w:t>
      </w:r>
      <w:r w:rsidR="00AD5767" w:rsidRPr="00AD5767">
        <w:t xml:space="preserve">a linguagem de marcação foi criada para resolver o problema de um cientista que queria divulgar seus artigos na rede, ele desenvolveu algo simples e restrito a comunidade científica utilizada para estruturar o conteúdo. Porém a linguagem usada acabou tornando-se padrão para Internet. O antigo HTML não suportava imagens, cores e designer avançados, com isso foram adicionadas novas </w:t>
      </w:r>
      <w:proofErr w:type="spellStart"/>
      <w:r w:rsidR="00AD5767" w:rsidRPr="00CF756E">
        <w:t>tags</w:t>
      </w:r>
      <w:proofErr w:type="spellEnd"/>
      <w:r w:rsidR="00AD5767">
        <w:rPr>
          <w:rStyle w:val="Refdenotaderodap"/>
        </w:rPr>
        <w:footnoteReference w:id="5"/>
      </w:r>
      <w:r w:rsidR="00AD5767" w:rsidRPr="00AD5767">
        <w:t xml:space="preserve">. Com novos recursos, desenvolvedores de websites, usavam muita a criatividade, mas para fazer qualquer alteração, como a cor de um link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CSS que logo foi apoiado pelo </w:t>
      </w:r>
      <w:r w:rsidR="00AD5767" w:rsidRPr="00CF756E">
        <w:t>W3C</w:t>
      </w:r>
      <w:r w:rsidR="00AD5767">
        <w:rPr>
          <w:rStyle w:val="Refdenotaderodap"/>
        </w:rPr>
        <w:footnoteReference w:id="6"/>
      </w:r>
      <w:r w:rsidR="00AD5767" w:rsidRPr="00AD5767">
        <w:t xml:space="preserve">. A ideia era utilizar o HTML somente para estruturar as páginas e a tarefa de apresentação ficava com o CSS. Os conceitos de estilização com CSS em sua maioria ainda não são seguidos totalmente, devido a problemas de compatibilidade entre browsers e muitas vezes até falta de um conhecimento maior dos </w:t>
      </w:r>
      <w:r w:rsidR="00AD5767" w:rsidRPr="00AD5767">
        <w:lastRenderedPageBreak/>
        <w:t>desenvolvedores, mas a W3C trabalha para tornar o desenvolvimento padrão e também exigir dos navegadores uma interpretação adequada e compatível.</w:t>
      </w:r>
    </w:p>
    <w:p w:rsidR="006D3594" w:rsidRPr="00C10D53" w:rsidRDefault="001D1237" w:rsidP="00C10D53">
      <w:pPr>
        <w:pStyle w:val="Ttulo2"/>
        <w:rPr>
          <w:rFonts w:cs="Arial"/>
          <w:shd w:val="clear" w:color="auto" w:fill="FFFFFF"/>
        </w:rPr>
      </w:pPr>
      <w:bookmarkStart w:id="9" w:name="_Toc417822103"/>
      <w:r w:rsidRPr="001D1237">
        <w:rPr>
          <w:rStyle w:val="apple-converted-space"/>
          <w:rFonts w:cs="Arial"/>
          <w:shd w:val="clear" w:color="auto" w:fill="FFFFFF"/>
        </w:rPr>
        <w:t>D3JS</w:t>
      </w:r>
      <w:bookmarkEnd w:id="9"/>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juntando as três primeiras letras formam a sigla D3. Mas o que é D3? Segundo o site oficial da ferramenta</w:t>
      </w:r>
      <w:r w:rsidR="004F440C">
        <w:t xml:space="preserve"> </w:t>
      </w:r>
      <w:r w:rsidR="00583545" w:rsidRPr="00CF756E">
        <w:fldChar w:fldCharType="begin" w:fldLock="1"/>
      </w:r>
      <w:r w:rsidR="006F73E3">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 2013)</w:t>
      </w:r>
      <w:r w:rsidR="00583545" w:rsidRPr="00CF756E">
        <w:fldChar w:fldCharType="end"/>
      </w:r>
      <w:r w:rsidR="004F440C">
        <w:t>, o D3</w:t>
      </w:r>
      <w:r w:rsidRPr="00CF756E">
        <w:t xml:space="preserve">js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vida 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A ênfase em padrões web dá-lhe todas as capacidades de navegadores modernos sem amarrar-se com uma estrutura proprietária, combinando componentes de visualização poderosas e uma abordagem orientada a dados para manipulação DOM.</w:t>
      </w:r>
    </w:p>
    <w:p w:rsidR="001D1237" w:rsidRPr="00CF756E" w:rsidRDefault="001D1237" w:rsidP="00CF756E">
      <w:pPr>
        <w:pStyle w:val="Corpodetexto"/>
      </w:pPr>
      <w:r w:rsidRPr="00CF756E">
        <w:t xml:space="preserve">Podemos associar dados a um </w:t>
      </w:r>
      <w:proofErr w:type="spellStart"/>
      <w:r w:rsidRPr="008A23AC">
        <w:rPr>
          <w:i/>
        </w:rPr>
        <w:t>Document</w:t>
      </w:r>
      <w:proofErr w:type="spellEnd"/>
      <w:r w:rsidRPr="008A23AC">
        <w:rPr>
          <w:i/>
        </w:rPr>
        <w:t xml:space="preserve"> </w:t>
      </w:r>
      <w:proofErr w:type="spellStart"/>
      <w:r w:rsidRPr="008A23AC">
        <w:rPr>
          <w:i/>
        </w:rPr>
        <w:t>Object</w:t>
      </w:r>
      <w:proofErr w:type="spellEnd"/>
      <w:r w:rsidRPr="008A23AC">
        <w:rPr>
          <w:i/>
        </w:rPr>
        <w:t xml:space="preserve"> </w:t>
      </w:r>
      <w:proofErr w:type="spellStart"/>
      <w:r w:rsidRPr="008A23AC">
        <w:rPr>
          <w:i/>
        </w:rPr>
        <w:t>Model</w:t>
      </w:r>
      <w:proofErr w:type="spellEnd"/>
      <w:r w:rsidRPr="00CF756E">
        <w:t xml:space="preserve">, e, em seguida, aplicar transformações orientadas a dados para o documento. </w:t>
      </w:r>
      <w:r w:rsidR="00E553E6" w:rsidRPr="00CF756E">
        <w:t>Por exemplo,</w:t>
      </w:r>
      <w:r w:rsidRPr="00CF756E">
        <w:t xml:space="preserve"> podemos usar para gerar uma tabela </w:t>
      </w:r>
      <w:r w:rsidRPr="008A23AC">
        <w:rPr>
          <w:i/>
        </w:rPr>
        <w:t>HTML</w:t>
      </w:r>
      <w:r w:rsidRPr="00CF756E">
        <w:t xml:space="preserve"> a partir de uma matriz de números ou se preferirmos, </w:t>
      </w:r>
      <w:r w:rsidR="0089338C" w:rsidRPr="00CF756E">
        <w:t>podem usar</w:t>
      </w:r>
      <w:r w:rsidRPr="00CF756E">
        <w:t xml:space="preserve"> os mesmos dados para criar um gráfico de barras </w:t>
      </w:r>
      <w:r w:rsidRPr="00AB6779">
        <w:rPr>
          <w:i/>
        </w:rPr>
        <w:t>SVG</w:t>
      </w:r>
      <w:r w:rsidRPr="00CF756E">
        <w:t xml:space="preserve"> interativa com transições suaves e interação.</w:t>
      </w:r>
    </w:p>
    <w:p w:rsidR="001D1237" w:rsidRPr="00CF756E" w:rsidRDefault="001D1237" w:rsidP="00CF756E">
      <w:pPr>
        <w:pStyle w:val="Corpodetexto"/>
      </w:pPr>
      <w:r w:rsidRPr="00CF756E">
        <w:t>Ele é uma estrutura monolítica que busca oferecer todos os recursos possíveis. Em vez disso, D3 resolve a</w:t>
      </w:r>
      <w:r w:rsidR="0003490D">
        <w:t xml:space="preserve">lguns dos problemas tais como </w:t>
      </w:r>
      <w:r w:rsidRPr="00CF756E">
        <w:t xml:space="preserve">manipulação de documentos com base em dados. Isso evita representação proprietária e oferece uma flexibilidade extraordinária, expondo todas as capacidades dos padrões web, como </w:t>
      </w:r>
      <w:r w:rsidRPr="00C65E74">
        <w:rPr>
          <w:i/>
        </w:rPr>
        <w:t>HTML</w:t>
      </w:r>
      <w:r w:rsidRPr="00CF756E">
        <w:t xml:space="preserve">, </w:t>
      </w:r>
      <w:r w:rsidRPr="00C65E74">
        <w:rPr>
          <w:i/>
        </w:rPr>
        <w:t>SVG</w:t>
      </w:r>
      <w:r w:rsidRPr="00CF756E">
        <w:t xml:space="preserve"> e </w:t>
      </w:r>
      <w:r w:rsidRPr="00C65E74">
        <w:rPr>
          <w:i/>
        </w:rPr>
        <w:t>CSS</w:t>
      </w:r>
      <w:r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Pr="00CF756E">
        <w:t>plugins</w:t>
      </w:r>
      <w:proofErr w:type="spellEnd"/>
      <w:r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 xml:space="preserve">Não podemos dizer que ele é uma nova representação gráfica.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derrames 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lastRenderedPageBreak/>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10D53">
      <w:pPr>
        <w:pStyle w:val="Ttulo2"/>
        <w:rPr>
          <w:rStyle w:val="apple-converted-space"/>
          <w:rFonts w:cs="Arial"/>
          <w:shd w:val="clear" w:color="auto" w:fill="FFFFFF"/>
        </w:rPr>
      </w:pPr>
      <w:bookmarkStart w:id="10" w:name="_Toc417822104"/>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10"/>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512182">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 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eb, conseguindo extrair todo o potencial dos navegadores, sem a necessidade de utilização de um softwar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CF756E">
        <w:t>Chord</w:t>
      </w:r>
      <w:proofErr w:type="spellEnd"/>
      <w:r w:rsidR="001D1237" w:rsidRPr="00CF756E">
        <w:t xml:space="preserve">, </w:t>
      </w:r>
      <w:proofErr w:type="spellStart"/>
      <w:r w:rsidR="001D1237" w:rsidRPr="00CF756E">
        <w:t>Treemaps</w:t>
      </w:r>
      <w:proofErr w:type="spellEnd"/>
      <w:r w:rsidR="001D1237" w:rsidRPr="00CF756E">
        <w:t>, links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Firefox, </w:t>
      </w:r>
      <w:proofErr w:type="spellStart"/>
      <w:r w:rsidR="00C32C42">
        <w:t>Chrom</w:t>
      </w:r>
      <w:r w:rsidR="000B4DA1">
        <w:t>e</w:t>
      </w:r>
      <w:proofErr w:type="spellEnd"/>
      <w:r w:rsidRPr="00CF756E">
        <w:t>, S</w:t>
      </w:r>
      <w:r w:rsidR="00C32C42">
        <w:t>afari</w:t>
      </w:r>
      <w:r w:rsidRPr="00CF756E">
        <w:t xml:space="preserve">, Opera e Internet Explorer </w:t>
      </w:r>
      <w:proofErr w:type="gramStart"/>
      <w:r w:rsidRPr="00CF756E">
        <w:t>9</w:t>
      </w:r>
      <w:proofErr w:type="gramEnd"/>
      <w:r w:rsidRPr="00CF756E">
        <w:t xml:space="preserve">. Para compatibilidade com o IE8, é recomendada a biblioteca </w:t>
      </w:r>
      <w:proofErr w:type="spellStart"/>
      <w:r w:rsidRPr="00CF756E">
        <w:t>Aight</w:t>
      </w:r>
      <w:proofErr w:type="spellEnd"/>
      <w:r w:rsidRPr="00CF756E">
        <w:t>.</w:t>
      </w:r>
    </w:p>
    <w:p w:rsidR="00CF756E" w:rsidRPr="00C10D53" w:rsidRDefault="001D1237" w:rsidP="00C10D53">
      <w:pPr>
        <w:pStyle w:val="Ttulo2"/>
        <w:rPr>
          <w:lang w:eastAsia="pt-BR"/>
        </w:rPr>
      </w:pPr>
      <w:bookmarkStart w:id="11" w:name="_Toc417822105"/>
      <w:r>
        <w:rPr>
          <w:lang w:eastAsia="pt-BR"/>
        </w:rPr>
        <w:t>Conceito de Big Data</w:t>
      </w:r>
      <w:bookmarkEnd w:id="11"/>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2" w:name="_Toc417822106"/>
      <w:r>
        <w:rPr>
          <w:lang w:eastAsia="pt-BR"/>
        </w:rPr>
        <w:t>Aplicações</w:t>
      </w:r>
      <w:bookmarkEnd w:id="12"/>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6F73E3">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 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Big Data, estão voltadas para área do marketing e vendas, </w:t>
      </w:r>
      <w:r w:rsidR="00527D1C" w:rsidRPr="00CF756E">
        <w:rPr>
          <w:rFonts w:cs="Arial"/>
        </w:rPr>
        <w:t>desempenho operacional e financeiro</w:t>
      </w:r>
      <w:r w:rsidR="001D1237" w:rsidRPr="00CF756E">
        <w:rPr>
          <w:rFonts w:cs="Arial"/>
        </w:rPr>
        <w:t xml:space="preserve">, e inovação. O objetivo do estudo foi mostrar para os </w:t>
      </w:r>
      <w:proofErr w:type="spellStart"/>
      <w:proofErr w:type="gramStart"/>
      <w:r w:rsidR="001D1237" w:rsidRPr="00CF756E">
        <w:rPr>
          <w:rFonts w:cs="Arial"/>
        </w:rPr>
        <w:t>CIOs</w:t>
      </w:r>
      <w:proofErr w:type="spellEnd"/>
      <w:proofErr w:type="gramEnd"/>
      <w:r w:rsidR="001D1237" w:rsidRPr="00CF756E">
        <w:rPr>
          <w:rFonts w:cs="Arial"/>
        </w:rPr>
        <w:t xml:space="preserve"> (Diretor de Tecnologia da Informação, fica responsável por toda a informática de uma empresa), como empresas internacionais estão fazendo o uso do Big Data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10D53">
      <w:pPr>
        <w:pStyle w:val="Ttulo2"/>
        <w:rPr>
          <w:rFonts w:ascii="Times New Roman" w:eastAsia="Times New Roman" w:hAnsi="Times New Roman" w:cs="Times New Roman"/>
          <w:szCs w:val="24"/>
          <w:lang w:eastAsia="pt-BR"/>
        </w:rPr>
      </w:pPr>
      <w:bookmarkStart w:id="13" w:name="_Toc417822107"/>
      <w:r w:rsidRPr="00AC52C0">
        <w:rPr>
          <w:rFonts w:eastAsia="Times New Roman"/>
          <w:lang w:eastAsia="pt-BR"/>
        </w:rPr>
        <w:lastRenderedPageBreak/>
        <w:t>Tendências</w:t>
      </w:r>
      <w:r w:rsidR="001D1237" w:rsidRPr="00AC52C0">
        <w:rPr>
          <w:rFonts w:eastAsia="Times New Roman"/>
          <w:lang w:eastAsia="pt-BR"/>
        </w:rPr>
        <w:t xml:space="preserve"> para 2015 big data</w:t>
      </w:r>
      <w:bookmarkEnd w:id="13"/>
    </w:p>
    <w:p w:rsidR="001D1237" w:rsidRPr="00CF756E" w:rsidRDefault="001D1237" w:rsidP="00CF756E">
      <w:pPr>
        <w:pStyle w:val="Corpodetexto"/>
        <w:rPr>
          <w:rFonts w:cs="Arial"/>
        </w:rPr>
      </w:pPr>
      <w:r w:rsidRPr="00CF756E">
        <w:rPr>
          <w:rFonts w:cs="Arial"/>
        </w:rPr>
        <w:t xml:space="preserve">De acordo </w:t>
      </w:r>
      <w:r w:rsidR="00927C7D">
        <w:rPr>
          <w:rFonts w:cs="Arial"/>
        </w:rPr>
        <w:t>com o</w:t>
      </w:r>
      <w:r w:rsidRPr="00CF756E">
        <w:rPr>
          <w:rFonts w:cs="Arial"/>
        </w:rPr>
        <w:t xml:space="preserve"> artigo </w:t>
      </w:r>
      <w:r w:rsidR="00AC52C0" w:rsidRPr="00CF756E">
        <w:rPr>
          <w:rFonts w:cs="Arial"/>
        </w:rPr>
        <w:fldChar w:fldCharType="begin" w:fldLock="1"/>
      </w:r>
      <w:r w:rsidR="00AF7FD7">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AC52C0" w:rsidRPr="00CF756E">
        <w:rPr>
          <w:rFonts w:cs="Arial"/>
          <w:noProof/>
        </w:rPr>
        <w:t>(YOSHIDA, 2014)</w:t>
      </w:r>
      <w:r w:rsidR="00AC52C0" w:rsidRPr="00CF756E">
        <w:rPr>
          <w:rFonts w:cs="Arial"/>
        </w:rPr>
        <w:fldChar w:fldCharType="end"/>
      </w:r>
      <w:r w:rsidRPr="00CF756E">
        <w:rPr>
          <w:rFonts w:cs="Arial"/>
        </w:rPr>
        <w:t xml:space="preserve">, as principais tendências da TI para 2015 incluem Big Data e Internet das Coisas que são as tendências que ajudam a sustentar a Business </w:t>
      </w:r>
      <w:proofErr w:type="spellStart"/>
      <w:r w:rsidRPr="00CF756E">
        <w:rPr>
          <w:rFonts w:cs="Arial"/>
        </w:rPr>
        <w:t>Defined</w:t>
      </w:r>
      <w:proofErr w:type="spellEnd"/>
      <w:r w:rsidRPr="00CF756E">
        <w:rPr>
          <w:rFonts w:cs="Arial"/>
        </w:rPr>
        <w:t xml:space="preserve"> IT</w:t>
      </w:r>
      <w:r w:rsidR="00527D1C">
        <w:rPr>
          <w:rStyle w:val="Refdenotaderodap"/>
          <w:rFonts w:cs="Arial"/>
        </w:rPr>
        <w:footnoteReference w:id="10"/>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CAGR até a cifra de 32,4 bilhões de dólares até 2017, </w:t>
      </w:r>
      <w:r w:rsidR="001B7DDA">
        <w:rPr>
          <w:rFonts w:cs="Arial"/>
        </w:rPr>
        <w:t>semelhante</w:t>
      </w:r>
      <w:r w:rsidR="001D1237" w:rsidRPr="00CF756E">
        <w:rPr>
          <w:rFonts w:cs="Arial"/>
        </w:rPr>
        <w:t xml:space="preserve"> </w:t>
      </w:r>
      <w:r w:rsidR="00927C7D">
        <w:rPr>
          <w:rFonts w:cs="Arial"/>
        </w:rPr>
        <w:t>às</w:t>
      </w:r>
      <w:r w:rsidR="001D1237" w:rsidRPr="00CF756E">
        <w:rPr>
          <w:rFonts w:cs="Arial"/>
        </w:rPr>
        <w:t xml:space="preserve"> vezes </w:t>
      </w:r>
      <w:r w:rsidR="001B7DDA">
        <w:rPr>
          <w:rFonts w:cs="Arial"/>
        </w:rPr>
        <w:t>que a</w:t>
      </w:r>
      <w:r w:rsidR="001D1237" w:rsidRPr="00CF756E">
        <w:rPr>
          <w:rFonts w:cs="Arial"/>
        </w:rPr>
        <w:t xml:space="preserve"> taxa de crescimento geral do mercado de tecnologia da informação e a comunicação. Outros analistas, como </w:t>
      </w:r>
      <w:proofErr w:type="spellStart"/>
      <w:r w:rsidR="001D1237" w:rsidRPr="00CF756E">
        <w:rPr>
          <w:rFonts w:cs="Arial"/>
        </w:rPr>
        <w:t>Wikibon</w:t>
      </w:r>
      <w:proofErr w:type="spellEnd"/>
      <w:r w:rsidR="001D1237" w:rsidRPr="00CF756E">
        <w:rPr>
          <w:rFonts w:cs="Arial"/>
        </w:rPr>
        <w:t>, estão ainda mais otimistas, prevendo receitas de 53,4 bilhões de dólares até 2017, á medida que novos negócios comecem a amealhar os benefícios reais da analítica do Big Data.</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proofErr w:type="spellStart"/>
      <w:r w:rsidRPr="00CF756E">
        <w:rPr>
          <w:rFonts w:cs="Arial"/>
        </w:rPr>
        <w:t>analíti</w:t>
      </w:r>
      <w:r w:rsidR="00E60BE7">
        <w:rPr>
          <w:rFonts w:cs="Arial"/>
        </w:rPr>
        <w:t>se</w:t>
      </w:r>
      <w:proofErr w:type="spellEnd"/>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1"/>
      </w:r>
      <w:r w:rsidRPr="00CF756E">
        <w:rPr>
          <w:rFonts w:cs="Arial"/>
        </w:rPr>
        <w:t xml:space="preserve"> e </w:t>
      </w:r>
      <w:proofErr w:type="spellStart"/>
      <w:r w:rsidRPr="006C72E9">
        <w:rPr>
          <w:rFonts w:cs="Arial"/>
          <w:i/>
        </w:rPr>
        <w:t>Hadoop</w:t>
      </w:r>
      <w:proofErr w:type="spellEnd"/>
      <w:r w:rsidR="006C72E9">
        <w:rPr>
          <w:rStyle w:val="Refdenotaderodap"/>
          <w:rFonts w:cs="Arial"/>
        </w:rPr>
        <w:footnoteReference w:id="12"/>
      </w:r>
      <w:r w:rsidRPr="00CF756E">
        <w:rPr>
          <w:rFonts w:cs="Arial"/>
        </w:rPr>
        <w:t xml:space="preserve">, que são capazes de compilar resultados em questão de minutos ou horas em vez de dias. Plataformas </w:t>
      </w:r>
      <w:proofErr w:type="spellStart"/>
      <w:r w:rsidRPr="00CF756E">
        <w:rPr>
          <w:rFonts w:cs="Arial"/>
        </w:rPr>
        <w:t>pr</w:t>
      </w:r>
      <w:r w:rsidR="009F0EF7">
        <w:rPr>
          <w:rFonts w:cs="Arial"/>
        </w:rPr>
        <w:t>é</w:t>
      </w:r>
      <w:proofErr w:type="spellEnd"/>
      <w:r w:rsidR="009F0EF7">
        <w:rPr>
          <w:rFonts w:cs="Arial"/>
        </w:rPr>
        <w:t>-</w:t>
      </w:r>
      <w:r w:rsidRPr="00CF756E">
        <w:rPr>
          <w:rFonts w:cs="Arial"/>
        </w:rPr>
        <w:t xml:space="preserve">configuradas convergentes e </w:t>
      </w:r>
      <w:proofErr w:type="spellStart"/>
      <w:r w:rsidR="00E52C33" w:rsidRPr="00E52C33">
        <w:rPr>
          <w:rFonts w:cs="Arial"/>
        </w:rPr>
        <w:t>hiper</w:t>
      </w:r>
      <w:proofErr w:type="spellEnd"/>
      <w:r w:rsidR="00E52C33" w:rsidRPr="00E52C33">
        <w:rPr>
          <w:rFonts w:cs="Arial"/>
        </w:rPr>
        <w:t xml:space="preserve"> convergentes</w:t>
      </w:r>
      <w:r w:rsidRPr="00CF756E">
        <w:rPr>
          <w:rFonts w:cs="Arial"/>
        </w:rPr>
        <w:t xml:space="preserve"> irão acelerar a implementação das aplicações de </w:t>
      </w:r>
      <w:r w:rsidRPr="00FD0D79">
        <w:rPr>
          <w:rFonts w:cs="Arial"/>
          <w:i/>
        </w:rPr>
        <w:t>Big Data</w:t>
      </w:r>
      <w:r w:rsidRPr="00CF756E">
        <w:rPr>
          <w:rFonts w:cs="Arial"/>
        </w:rPr>
        <w:t>.</w:t>
      </w:r>
    </w:p>
    <w:p w:rsidR="001D1237" w:rsidRPr="00CF756E" w:rsidRDefault="001D1237" w:rsidP="00CF756E">
      <w:pPr>
        <w:pStyle w:val="Corpodetexto"/>
        <w:rPr>
          <w:rFonts w:cs="Arial"/>
        </w:rPr>
      </w:pPr>
      <w:r w:rsidRPr="00CF756E">
        <w:rPr>
          <w:rFonts w:cs="Arial"/>
        </w:rPr>
        <w:t xml:space="preserve">Enquanto o </w:t>
      </w:r>
      <w:r w:rsidRPr="00FD0D79">
        <w:rPr>
          <w:rFonts w:cs="Arial"/>
          <w:i/>
        </w:rPr>
        <w:t>Big Data</w:t>
      </w:r>
      <w:r w:rsidRPr="00CF756E">
        <w:rPr>
          <w:rFonts w:cs="Arial"/>
        </w:rPr>
        <w:t xml:space="preserve"> de hoje em dia tem a ver mais com dados de negócios unidos ás opiniões nas redes sociais, o </w:t>
      </w:r>
      <w:r w:rsidRPr="00FD0D79">
        <w:rPr>
          <w:rFonts w:cs="Arial"/>
          <w:i/>
        </w:rPr>
        <w:t>Big Data</w:t>
      </w:r>
      <w:r w:rsidRPr="00CF756E">
        <w:rPr>
          <w:rFonts w:cs="Arial"/>
        </w:rPr>
        <w:t xml:space="preserve"> de amanhã terá mais a ver com a Internet das Coisas, potencializando a comunicação entre máquinas, o que terá um impacto maior em nossas vidas.</w:t>
      </w:r>
    </w:p>
    <w:p w:rsidR="001D1237" w:rsidRPr="00CF756E" w:rsidRDefault="001D1237" w:rsidP="00CF756E">
      <w:pPr>
        <w:pStyle w:val="Corpodetexto"/>
        <w:rPr>
          <w:rFonts w:cs="Arial"/>
        </w:rPr>
      </w:pPr>
      <w:r w:rsidRPr="00CF756E">
        <w:rPr>
          <w:rFonts w:cs="Arial"/>
        </w:rPr>
        <w:t>A Internet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tecnologia da informação. O novo mundo da Internet das </w:t>
      </w:r>
      <w:r w:rsidR="00AB1155">
        <w:rPr>
          <w:rFonts w:cs="Arial"/>
        </w:rPr>
        <w:t xml:space="preserve">Coisas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Análises de lotes serão substituídas por análises de streaming de dados para proporcionar análise em tempo real de dados de sensores, e mais inteligência será incorporada e</w:t>
      </w:r>
      <w:r w:rsidR="003B1C2D">
        <w:rPr>
          <w:rFonts w:cs="Arial"/>
        </w:rPr>
        <w:t xml:space="preserve">m </w:t>
      </w:r>
      <w:r w:rsidRPr="00CF756E">
        <w:rPr>
          <w:rFonts w:cs="Arial"/>
        </w:rPr>
        <w:t>gestores de borda. Aplicações construídas em torno da Internet das Coisas serão apresentadas por empresas especializadas em análise de sensores e verticais,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social para </w:t>
      </w:r>
      <w:r w:rsidRPr="00CF756E">
        <w:rPr>
          <w:rFonts w:cs="Arial"/>
        </w:rPr>
        <w:lastRenderedPageBreak/>
        <w:t>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Pr="00CF756E">
        <w:rPr>
          <w:rFonts w:cs="Arial"/>
          <w:noProof/>
        </w:rPr>
        <w:t>(YOSHIDA, 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Por exemplo, a HDS é parceira da </w:t>
      </w:r>
      <w:proofErr w:type="spellStart"/>
      <w:r w:rsidR="001D1237" w:rsidRPr="00CF756E">
        <w:rPr>
          <w:rFonts w:cs="Arial"/>
        </w:rPr>
        <w:t>Clarion</w:t>
      </w:r>
      <w:proofErr w:type="spellEnd"/>
      <w:r w:rsidR="001D1237" w:rsidRPr="00CF756E">
        <w:rPr>
          <w:rFonts w:cs="Arial"/>
        </w:rPr>
        <w:t xml:space="preserve">, uma empresa membro do Grupo </w:t>
      </w:r>
      <w:r w:rsidR="001D1237" w:rsidRPr="004B4569">
        <w:rPr>
          <w:rFonts w:cs="Arial"/>
          <w:i/>
        </w:rPr>
        <w:t>Hitachi</w:t>
      </w:r>
      <w:r w:rsidR="001D1237" w:rsidRPr="00CF756E">
        <w:rPr>
          <w:rFonts w:cs="Arial"/>
        </w:rPr>
        <w:t xml:space="preserve"> em um Provedor de Soluções de Informações </w:t>
      </w:r>
      <w:proofErr w:type="spellStart"/>
      <w:r w:rsidR="001D1237" w:rsidRPr="004B4569">
        <w:rPr>
          <w:rFonts w:cs="Arial"/>
          <w:i/>
        </w:rPr>
        <w:t>In-vehicle</w:t>
      </w:r>
      <w:proofErr w:type="spellEnd"/>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10D53">
      <w:pPr>
        <w:pStyle w:val="Ttulo2"/>
        <w:rPr>
          <w:rFonts w:eastAsia="Times New Roman"/>
          <w:lang w:eastAsia="pt-BR"/>
        </w:rPr>
      </w:pPr>
      <w:bookmarkStart w:id="14" w:name="_Toc417822108"/>
      <w:r>
        <w:rPr>
          <w:rFonts w:eastAsia="Times New Roman"/>
          <w:lang w:eastAsia="pt-BR"/>
        </w:rPr>
        <w:t>Arquivos em nuvem</w:t>
      </w:r>
      <w:bookmarkEnd w:id="14"/>
    </w:p>
    <w:p w:rsidR="00326B73" w:rsidRPr="00CF756E" w:rsidRDefault="00326B73" w:rsidP="00CF756E">
      <w:pPr>
        <w:pStyle w:val="Corpodetexto"/>
        <w:rPr>
          <w:rFonts w:cs="Arial"/>
        </w:rPr>
      </w:pPr>
      <w:r w:rsidRPr="00CF756E">
        <w:rPr>
          <w:rFonts w:cs="Arial"/>
        </w:rPr>
        <w:t xml:space="preserve">Segundo o artigo publicado </w:t>
      </w:r>
      <w:r w:rsidR="00BB4E30" w:rsidRPr="00CF756E">
        <w:rPr>
          <w:rFonts w:cs="Arial"/>
        </w:rPr>
        <w:fldChar w:fldCharType="begin" w:fldLock="1"/>
      </w:r>
      <w:r w:rsidR="003460CA" w:rsidRPr="00CF756E">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 2008)</w:t>
      </w:r>
      <w:r w:rsidR="00BB4E30" w:rsidRPr="00CF756E">
        <w:rPr>
          <w:rFonts w:cs="Arial"/>
        </w:rPr>
        <w:fldChar w:fldCharType="end"/>
      </w:r>
      <w:r w:rsidRPr="00CF756E">
        <w:rPr>
          <w:rFonts w:cs="Arial"/>
        </w:rPr>
        <w:t xml:space="preserve"> a </w:t>
      </w:r>
      <w:r w:rsidR="00CF5F6C">
        <w:rPr>
          <w:rFonts w:cs="Arial"/>
        </w:rPr>
        <w:t>tendência do momento é o termo “</w:t>
      </w:r>
      <w:r w:rsidRPr="00CF756E">
        <w:rPr>
          <w:rFonts w:cs="Arial"/>
        </w:rPr>
        <w:t>computação nas nuvens</w:t>
      </w:r>
      <w:r w:rsidR="00CF5F6C">
        <w:rPr>
          <w:rFonts w:cs="Arial"/>
        </w:rPr>
        <w:t>”.</w:t>
      </w:r>
      <w:r w:rsidRPr="00CF756E">
        <w:rPr>
          <w:rFonts w:cs="Arial"/>
        </w:rPr>
        <w:t xml:space="preserve"> Este termo surgiu pelo fato de a computação estar mudando de rumo, hoje </w:t>
      </w:r>
      <w:r w:rsidR="00B33C58">
        <w:rPr>
          <w:rFonts w:cs="Arial"/>
        </w:rPr>
        <w:t>não se</w:t>
      </w:r>
      <w:r w:rsidRPr="00CF756E">
        <w:rPr>
          <w:rFonts w:cs="Arial"/>
        </w:rPr>
        <w:t xml:space="preserve"> vê mais como antigamente aquela vontade imensa de comprar.</w:t>
      </w:r>
    </w:p>
    <w:p w:rsidR="00FC472F" w:rsidRPr="00475684" w:rsidRDefault="00FC472F" w:rsidP="00FC472F">
      <w:pPr>
        <w:pStyle w:val="Corpodetexto"/>
        <w:rPr>
          <w:rFonts w:cs="Arial"/>
        </w:rPr>
      </w:pPr>
      <w:r w:rsidRPr="00475684">
        <w:rPr>
          <w:rFonts w:cs="Arial"/>
        </w:rPr>
        <w:t xml:space="preserve">O termo se originou em virtude da nova situação do homem moderno, que antigamente era necessário um grande computador para desenvolver do trabalho mais fácil, ao mais difícil, hoje, o que as pessoas estão à procura é de facilidade, mobilidade, portabilidade e isso, com a chegada de vários aparelhos, como </w:t>
      </w:r>
      <w:r w:rsidRPr="00475684">
        <w:rPr>
          <w:rFonts w:cs="Arial"/>
          <w:i/>
        </w:rPr>
        <w:t>smartphones</w:t>
      </w:r>
      <w:r w:rsidRPr="00475684">
        <w:rPr>
          <w:rFonts w:cs="Arial"/>
        </w:rPr>
        <w:t xml:space="preserve">, </w:t>
      </w:r>
      <w:proofErr w:type="spellStart"/>
      <w:r w:rsidRPr="00475684">
        <w:rPr>
          <w:rFonts w:cs="Arial"/>
          <w:i/>
        </w:rPr>
        <w:t>tablets</w:t>
      </w:r>
      <w:proofErr w:type="spellEnd"/>
      <w:r w:rsidRPr="00475684">
        <w:rPr>
          <w:rFonts w:cs="Arial"/>
        </w:rPr>
        <w:t xml:space="preserve"> e </w:t>
      </w:r>
      <w:proofErr w:type="spellStart"/>
      <w:r w:rsidRPr="00475684">
        <w:rPr>
          <w:rFonts w:cs="Arial"/>
          <w:i/>
        </w:rPr>
        <w:t>netbooks</w:t>
      </w:r>
      <w:proofErr w:type="spellEnd"/>
      <w:r w:rsidRPr="00475684">
        <w:rPr>
          <w:rFonts w:cs="Arial"/>
        </w:rPr>
        <w:t>, já é possível. A computação na nuvem veio para ficar, oferece aos seus usuários conforto, praticidade e independência de um aparelho.</w:t>
      </w:r>
    </w:p>
    <w:p w:rsidR="00FC472F" w:rsidRPr="00475684" w:rsidRDefault="00FC472F" w:rsidP="00FC472F">
      <w:pPr>
        <w:pStyle w:val="Corpodetexto"/>
        <w:rPr>
          <w:rFonts w:cs="Arial"/>
        </w:rPr>
      </w:pPr>
      <w:r w:rsidRPr="00475684">
        <w:rPr>
          <w:rFonts w:cs="Arial"/>
        </w:rPr>
        <w:t>Os supercomputadores serão utilizados especificamente por aqueles que realmente os precisam, o que não é o caso da maioria das pessoas. O mundo está informatizado e conectado, a atenção está voltada ao que há de mais prático e veloz. Com a computação em n</w:t>
      </w:r>
      <w:r>
        <w:rPr>
          <w:rFonts w:cs="Arial"/>
        </w:rPr>
        <w:t>uvem isso é possível</w:t>
      </w:r>
      <w:r w:rsidRPr="00475684">
        <w:rPr>
          <w:rFonts w:cs="Arial"/>
        </w:rPr>
        <w:t>: obtém-se versatilidade, segurança, rapidez</w:t>
      </w:r>
      <w:r>
        <w:rPr>
          <w:rFonts w:cs="Arial"/>
        </w:rPr>
        <w:t xml:space="preserve"> e</w:t>
      </w:r>
      <w:r w:rsidRPr="00475684">
        <w:rPr>
          <w:rFonts w:cs="Arial"/>
        </w:rPr>
        <w:t xml:space="preserve"> disponibilidade. </w:t>
      </w:r>
    </w:p>
    <w:p w:rsidR="00326B73" w:rsidRPr="00326B73" w:rsidRDefault="00FC472F" w:rsidP="00FC472F">
      <w:pPr>
        <w:pStyle w:val="Corpodetexto"/>
        <w:rPr>
          <w:rFonts w:eastAsia="Times New Roman" w:cs="Arial"/>
          <w:bCs/>
          <w:color w:val="000000"/>
          <w:sz w:val="23"/>
          <w:szCs w:val="23"/>
          <w:lang w:eastAsia="pt-BR"/>
        </w:rPr>
      </w:pPr>
      <w:r w:rsidRPr="00475684">
        <w:rPr>
          <w:rFonts w:cs="Arial"/>
        </w:rPr>
        <w:t xml:space="preserve">Se você analisar os usuários </w:t>
      </w:r>
      <w:proofErr w:type="gramStart"/>
      <w:r w:rsidRPr="00475684">
        <w:rPr>
          <w:rFonts w:cs="Arial"/>
        </w:rPr>
        <w:t>têm</w:t>
      </w:r>
      <w:proofErr w:type="gramEnd"/>
      <w:r w:rsidRPr="00475684">
        <w:rPr>
          <w:rFonts w:cs="Arial"/>
        </w:rPr>
        <w:t xml:space="preserve"> a facilidade de acessar os seus arquivos pessoais a qualquer hora e lugar,</w:t>
      </w:r>
      <w:r>
        <w:rPr>
          <w:rFonts w:cs="Arial"/>
        </w:rPr>
        <w:t xml:space="preserve"> </w:t>
      </w:r>
      <w:r w:rsidRPr="00475684">
        <w:rPr>
          <w:rFonts w:cs="Arial"/>
        </w:rPr>
        <w:t xml:space="preserve">em casa, no trabalho, faculdade, através de qualquer dispositivo computador </w:t>
      </w:r>
      <w:r w:rsidRPr="00C419C2">
        <w:rPr>
          <w:rFonts w:cs="Arial"/>
          <w:i/>
        </w:rPr>
        <w:t>desktop</w:t>
      </w:r>
      <w:r w:rsidRPr="00475684">
        <w:rPr>
          <w:rFonts w:cs="Arial"/>
        </w:rPr>
        <w:t xml:space="preserve">, </w:t>
      </w:r>
      <w:r w:rsidRPr="00C419C2">
        <w:rPr>
          <w:rFonts w:cs="Arial"/>
          <w:i/>
        </w:rPr>
        <w:t>notebook</w:t>
      </w:r>
      <w:r w:rsidRPr="00475684">
        <w:rPr>
          <w:rFonts w:cs="Arial"/>
        </w:rPr>
        <w:t xml:space="preserve">, </w:t>
      </w:r>
      <w:r w:rsidRPr="00C419C2">
        <w:rPr>
          <w:rFonts w:cs="Arial"/>
          <w:i/>
        </w:rPr>
        <w:t>smartphone</w:t>
      </w:r>
      <w:r w:rsidRPr="00475684">
        <w:rPr>
          <w:rFonts w:cs="Arial"/>
        </w:rPr>
        <w:t xml:space="preserve">, </w:t>
      </w:r>
      <w:proofErr w:type="spellStart"/>
      <w:r w:rsidRPr="00C419C2">
        <w:rPr>
          <w:rFonts w:cs="Arial"/>
          <w:i/>
        </w:rPr>
        <w:t>tablet</w:t>
      </w:r>
      <w:proofErr w:type="spellEnd"/>
      <w:r w:rsidRPr="00475684">
        <w:rPr>
          <w:rFonts w:cs="Arial"/>
        </w:rPr>
        <w:t xml:space="preserve"> que tenha internet gerando interconectividade dos aparelhos, não é mais necessário salvar fotos, músicas, documentos em objetos físicos, como </w:t>
      </w:r>
      <w:r w:rsidRPr="00C419C2">
        <w:rPr>
          <w:rFonts w:cs="Arial"/>
          <w:i/>
        </w:rPr>
        <w:t>CDs</w:t>
      </w:r>
      <w:r w:rsidRPr="00475684">
        <w:rPr>
          <w:rFonts w:cs="Arial"/>
        </w:rPr>
        <w:t xml:space="preserve">, </w:t>
      </w:r>
      <w:proofErr w:type="spellStart"/>
      <w:r w:rsidRPr="00C419C2">
        <w:rPr>
          <w:rFonts w:cs="Arial"/>
          <w:i/>
        </w:rPr>
        <w:t>pendrives</w:t>
      </w:r>
      <w:proofErr w:type="spellEnd"/>
      <w:r w:rsidRPr="00475684">
        <w:rPr>
          <w:rFonts w:cs="Arial"/>
        </w:rPr>
        <w:t>, entre outros, agora basta acessar a internet e acessar seus arquivos que estão salvos na nuvem.</w:t>
      </w: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5" w:name="_Toc417822109"/>
      <w:r>
        <w:rPr>
          <w:rStyle w:val="apple-converted-space"/>
          <w:rFonts w:cs="Arial"/>
          <w:shd w:val="clear" w:color="auto" w:fill="FFFFFF"/>
        </w:rPr>
        <w:lastRenderedPageBreak/>
        <w:t>Conclusão</w:t>
      </w:r>
      <w:bookmarkEnd w:id="15"/>
    </w:p>
    <w:p w:rsidR="000208A0" w:rsidRPr="00EB4330" w:rsidRDefault="000208A0" w:rsidP="00EB4330">
      <w:pPr>
        <w:pStyle w:val="Corpodetexto"/>
      </w:pPr>
      <w:r w:rsidRPr="00EB4330">
        <w:t xml:space="preserve">A partir deste estudo pôde-se concluir a importância da biblioteca D3js para auxiliar na manipulação e tratamento de dados, através de exibições gráficas no qual </w:t>
      </w:r>
      <w:r w:rsidR="00EB4330" w:rsidRPr="00EB4330">
        <w:t>se torna</w:t>
      </w:r>
      <w:r w:rsidRPr="00EB4330">
        <w:t xml:space="preserve"> mais simples a compreensão e analise de dados.</w:t>
      </w:r>
    </w:p>
    <w:p w:rsidR="000208A0" w:rsidRPr="00EB4330"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ca, possamos popularizar e incentivar intuciastas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bookmarkStart w:id="16" w:name="_Toc417822110"/>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6"/>
    </w:p>
    <w:p w:rsidR="00E30ECA" w:rsidRPr="00E30ECA" w:rsidRDefault="00545460">
      <w:pPr>
        <w:pStyle w:val="NormalWeb"/>
        <w:divId w:val="902520297"/>
        <w:rPr>
          <w:rFonts w:ascii="Arial" w:hAnsi="Arial" w:cs="Arial"/>
          <w:noProof/>
        </w:rPr>
      </w:pPr>
      <w:r>
        <w:rPr>
          <w:rStyle w:val="apple-converted-space"/>
          <w:rFonts w:ascii="Arial" w:hAnsi="Arial" w:cs="Arial"/>
          <w:color w:val="FF0000"/>
          <w:shd w:val="clear" w:color="auto" w:fill="FFFFFF"/>
          <w:lang w:val="en-US"/>
        </w:rPr>
        <w:fldChar w:fldCharType="begin" w:fldLock="1"/>
      </w:r>
      <w:r>
        <w:rPr>
          <w:rStyle w:val="apple-converted-space"/>
          <w:rFonts w:ascii="Arial" w:hAnsi="Arial" w:cs="Arial"/>
          <w:color w:val="FF0000"/>
          <w:shd w:val="clear" w:color="auto" w:fill="FFFFFF"/>
          <w:lang w:val="en-US"/>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E30ECA" w:rsidRPr="00FC472F">
        <w:rPr>
          <w:rFonts w:ascii="Arial" w:hAnsi="Arial" w:cs="Arial"/>
          <w:noProof/>
          <w:lang w:val="en-US"/>
        </w:rPr>
        <w:t xml:space="preserve">BOSTOCK, M. </w:t>
      </w:r>
      <w:r w:rsidR="00E30ECA" w:rsidRPr="00FC472F">
        <w:rPr>
          <w:rFonts w:ascii="Arial" w:hAnsi="Arial" w:cs="Arial"/>
          <w:b/>
          <w:bCs/>
          <w:noProof/>
          <w:lang w:val="en-US"/>
        </w:rPr>
        <w:t>Data-Driven Documents</w:t>
      </w:r>
      <w:r w:rsidR="00E30ECA" w:rsidRPr="00FC472F">
        <w:rPr>
          <w:rFonts w:ascii="Arial" w:hAnsi="Arial" w:cs="Arial"/>
          <w:noProof/>
          <w:lang w:val="en-US"/>
        </w:rPr>
        <w:t xml:space="preserve">. </w:t>
      </w:r>
      <w:r w:rsidR="00E30ECA" w:rsidRPr="00E30ECA">
        <w:rPr>
          <w:rFonts w:ascii="Arial" w:hAnsi="Arial" w:cs="Arial"/>
          <w:noProof/>
        </w:rPr>
        <w:t xml:space="preserve">Disponível em: &lt;http://d3js.org/&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Document Object Model (DOM)</w:t>
      </w:r>
      <w:r w:rsidRPr="00E30ECA">
        <w:rPr>
          <w:rFonts w:ascii="Arial" w:hAnsi="Arial" w:cs="Arial"/>
          <w:noProof/>
        </w:rPr>
        <w:t xml:space="preserve">. Disponível em: &lt;http://www.w3.org/DOM/&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AYAD, M.; SCHMIDT, D. C. Frameworks de aplicações orientado a objetos. v. 40, 1997.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ERRAZ, K. </w:t>
      </w:r>
      <w:r w:rsidRPr="00E30ECA">
        <w:rPr>
          <w:rFonts w:ascii="Arial" w:hAnsi="Arial" w:cs="Arial"/>
          <w:b/>
          <w:bCs/>
          <w:noProof/>
        </w:rPr>
        <w:t>Seis cases representativos de Big Data, segundo o Gartner</w:t>
      </w:r>
      <w:r w:rsidRPr="00E30ECA">
        <w:rPr>
          <w:rFonts w:ascii="Arial" w:hAnsi="Arial" w:cs="Arial"/>
          <w:noProof/>
        </w:rPr>
        <w:t xml:space="preserve">. Disponível em: &lt;http://itforum365.com.br/noticias/detalhe/3857/seis-cases-representativos-de-big-data-segundo-o-gartner&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GARTNER. </w:t>
      </w:r>
      <w:r w:rsidRPr="00E30ECA">
        <w:rPr>
          <w:rFonts w:ascii="Arial" w:hAnsi="Arial" w:cs="Arial"/>
          <w:b/>
          <w:bCs/>
          <w:noProof/>
        </w:rPr>
        <w:t>Saiba o que é o Big Data e os desafios que as empresas enfrentam</w:t>
      </w:r>
      <w:r w:rsidRPr="00E30ECA">
        <w:rPr>
          <w:rFonts w:ascii="Arial" w:hAnsi="Arial" w:cs="Arial"/>
          <w:noProof/>
        </w:rPr>
        <w:t xml:space="preserve">. Disponível em: &lt;http://www.ibm.com/midmarket/br/pt/infografico_bigdata.html&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KAUFMAN, S. </w:t>
      </w:r>
      <w:r w:rsidRPr="00E30ECA">
        <w:rPr>
          <w:rFonts w:ascii="Arial" w:hAnsi="Arial" w:cs="Arial"/>
          <w:b/>
          <w:bCs/>
          <w:noProof/>
        </w:rPr>
        <w:t>Livro Aprenda em 21 dias programação</w:t>
      </w:r>
      <w:r w:rsidRPr="00E30ECA">
        <w:rPr>
          <w:rFonts w:ascii="Arial" w:hAnsi="Arial" w:cs="Arial"/>
          <w:noProof/>
        </w:rPr>
        <w:t xml:space="preserve">. Rio de Janeiro: [s.n.]. </w:t>
      </w:r>
    </w:p>
    <w:p w:rsidR="00E30ECA" w:rsidRPr="00E30ECA" w:rsidRDefault="00E30ECA">
      <w:pPr>
        <w:pStyle w:val="NormalWeb"/>
        <w:divId w:val="902520297"/>
        <w:rPr>
          <w:rFonts w:ascii="Arial" w:hAnsi="Arial" w:cs="Arial"/>
          <w:noProof/>
        </w:rPr>
      </w:pPr>
      <w:r w:rsidRPr="00E30ECA">
        <w:rPr>
          <w:rFonts w:ascii="Arial" w:hAnsi="Arial" w:cs="Arial"/>
          <w:b/>
          <w:bCs/>
          <w:noProof/>
        </w:rPr>
        <w:t>Matplotlib</w:t>
      </w:r>
      <w:r w:rsidRPr="00E30ECA">
        <w:rPr>
          <w:rFonts w:ascii="Arial" w:hAnsi="Arial" w:cs="Arial"/>
          <w:noProof/>
        </w:rPr>
        <w:t xml:space="preserve">. Disponível em: &lt;http://matplotlib.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AXWELL. PUC –Rio Certificação Digital N° 0410823/CA.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LLER, N. </w:t>
      </w:r>
      <w:r w:rsidRPr="00E30ECA">
        <w:rPr>
          <w:rFonts w:ascii="Arial" w:hAnsi="Arial" w:cs="Arial"/>
          <w:b/>
          <w:bCs/>
          <w:noProof/>
        </w:rPr>
        <w:t>Framework, o que é e para que serve?</w:t>
      </w:r>
      <w:r w:rsidRPr="00E30ECA">
        <w:rPr>
          <w:rFonts w:ascii="Arial" w:hAnsi="Arial" w:cs="Arial"/>
          <w:noProof/>
        </w:rPr>
        <w:t xml:space="preserve"> Disponível em: &lt;http://www.oficinadanet.com.br/artigo/1294/framework_o_que_e_e_para_que_serve&gt;. Acesso em: 21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ÜLLER, N. </w:t>
      </w:r>
      <w:r w:rsidRPr="00E30ECA">
        <w:rPr>
          <w:rFonts w:ascii="Arial" w:hAnsi="Arial" w:cs="Arial"/>
          <w:b/>
          <w:bCs/>
          <w:noProof/>
        </w:rPr>
        <w:t>O que é computação nas nuvens (cloud computing)?</w:t>
      </w:r>
      <w:r w:rsidRPr="00E30ECA">
        <w:rPr>
          <w:rFonts w:ascii="Arial" w:hAnsi="Arial" w:cs="Arial"/>
          <w:noProof/>
        </w:rPr>
        <w:t xml:space="preserve"> Disponível em: &lt;http://www.oficinadanet.com.br/artigo/923/computacao_nas_nuvens&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RRAY, S. </w:t>
      </w:r>
      <w:r w:rsidRPr="00E30ECA">
        <w:rPr>
          <w:rFonts w:ascii="Arial" w:hAnsi="Arial" w:cs="Arial"/>
          <w:b/>
          <w:bCs/>
          <w:noProof/>
        </w:rPr>
        <w:t>Data-Driven Documents, Defined</w:t>
      </w:r>
      <w:r w:rsidRPr="00E30ECA">
        <w:rPr>
          <w:rFonts w:ascii="Arial" w:hAnsi="Arial" w:cs="Arial"/>
          <w:noProof/>
        </w:rPr>
        <w:t xml:space="preserve">. Disponível em: &lt;http://datadrivenjournalism.net/resources/data_driven_documents_defined&gt;. Acesso em: 20 mar. 2015. </w:t>
      </w:r>
    </w:p>
    <w:p w:rsidR="00E30ECA" w:rsidRPr="00FC472F" w:rsidRDefault="00E30ECA">
      <w:pPr>
        <w:pStyle w:val="NormalWeb"/>
        <w:divId w:val="902520297"/>
        <w:rPr>
          <w:rFonts w:ascii="Arial" w:hAnsi="Arial" w:cs="Arial"/>
          <w:noProof/>
          <w:lang w:val="en-US"/>
        </w:rPr>
      </w:pPr>
      <w:r w:rsidRPr="00E30ECA">
        <w:rPr>
          <w:rFonts w:ascii="Arial" w:hAnsi="Arial" w:cs="Arial"/>
          <w:noProof/>
        </w:rPr>
        <w:t xml:space="preserve">PEREIRA, A. </w:t>
      </w:r>
      <w:r w:rsidRPr="00E30ECA">
        <w:rPr>
          <w:rFonts w:ascii="Arial" w:hAnsi="Arial" w:cs="Arial"/>
          <w:b/>
          <w:bCs/>
          <w:noProof/>
        </w:rPr>
        <w:t>A origem do CSS, um pouco da história. Leia mais em: A origem do CSS, um pouco da história.</w:t>
      </w:r>
      <w:r w:rsidRPr="00E30ECA">
        <w:rPr>
          <w:rFonts w:ascii="Arial" w:hAnsi="Arial" w:cs="Arial"/>
          <w:noProof/>
        </w:rPr>
        <w:t xml:space="preserve"> Disponível em: &lt;http://www.devmedia.com.br/a-origem-do-css-um-pouco-da-historia/15195&gt;. </w:t>
      </w:r>
      <w:r w:rsidRPr="00FC472F">
        <w:rPr>
          <w:rFonts w:ascii="Arial" w:hAnsi="Arial" w:cs="Arial"/>
          <w:noProof/>
          <w:lang w:val="en-US"/>
        </w:rPr>
        <w:t xml:space="preserve">Acesso em: 3 abr. 2015. </w:t>
      </w:r>
    </w:p>
    <w:p w:rsidR="00E30ECA" w:rsidRPr="00E30ECA" w:rsidRDefault="00E30ECA">
      <w:pPr>
        <w:pStyle w:val="NormalWeb"/>
        <w:divId w:val="902520297"/>
        <w:rPr>
          <w:rFonts w:ascii="Arial" w:hAnsi="Arial" w:cs="Arial"/>
          <w:noProof/>
        </w:rPr>
      </w:pPr>
      <w:r w:rsidRPr="00FC472F">
        <w:rPr>
          <w:rFonts w:ascii="Arial" w:hAnsi="Arial" w:cs="Arial"/>
          <w:noProof/>
          <w:lang w:val="en-US"/>
        </w:rPr>
        <w:t xml:space="preserve">PRESS, G. </w:t>
      </w:r>
      <w:r w:rsidRPr="00FC472F">
        <w:rPr>
          <w:rFonts w:ascii="Arial" w:hAnsi="Arial" w:cs="Arial"/>
          <w:b/>
          <w:bCs/>
          <w:noProof/>
          <w:lang w:val="en-US"/>
        </w:rPr>
        <w:t>A Very Short History Of Big Data</w:t>
      </w:r>
      <w:r w:rsidRPr="00FC472F">
        <w:rPr>
          <w:rFonts w:ascii="Arial" w:hAnsi="Arial" w:cs="Arial"/>
          <w:noProof/>
          <w:lang w:val="en-US"/>
        </w:rPr>
        <w:t xml:space="preserve">. </w:t>
      </w:r>
      <w:r w:rsidRPr="00E30ECA">
        <w:rPr>
          <w:rFonts w:ascii="Arial" w:hAnsi="Arial" w:cs="Arial"/>
          <w:noProof/>
        </w:rPr>
        <w:t xml:space="preserve">Disponível em: &lt;http://www.forbes.com/sites/gilpress/2013/05/09/a-very-short-history-of-big-data/&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Processing</w:t>
      </w:r>
      <w:r w:rsidRPr="00E30ECA">
        <w:rPr>
          <w:rFonts w:ascii="Arial" w:hAnsi="Arial" w:cs="Arial"/>
          <w:noProof/>
        </w:rPr>
        <w:t xml:space="preserve">. Disponível em: &lt;https://www.processing.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lastRenderedPageBreak/>
        <w:t xml:space="preserve">RANDAL E. BRYANT, RANDY H. KATZ, E. D. L. Big-Data Computing: Criando revolucionário avanços no comércio, ciência e sociedade. </w:t>
      </w:r>
      <w:r w:rsidRPr="00E30ECA">
        <w:rPr>
          <w:rFonts w:ascii="Arial" w:hAnsi="Arial" w:cs="Arial"/>
          <w:b/>
          <w:bCs/>
          <w:noProof/>
        </w:rPr>
        <w:t>computing community consortium</w:t>
      </w:r>
      <w:r w:rsidRPr="00E30ECA">
        <w:rPr>
          <w:rFonts w:ascii="Arial" w:hAnsi="Arial" w:cs="Arial"/>
          <w:noProof/>
        </w:rPr>
        <w:t xml:space="preserve">, v. 8, 2008. </w:t>
      </w:r>
    </w:p>
    <w:p w:rsidR="00E30ECA" w:rsidRPr="00E30ECA" w:rsidRDefault="00E30ECA">
      <w:pPr>
        <w:pStyle w:val="NormalWeb"/>
        <w:divId w:val="902520297"/>
        <w:rPr>
          <w:rFonts w:ascii="Arial" w:hAnsi="Arial" w:cs="Arial"/>
          <w:noProof/>
        </w:rPr>
      </w:pPr>
      <w:r w:rsidRPr="00E30ECA">
        <w:rPr>
          <w:rFonts w:ascii="Arial" w:hAnsi="Arial" w:cs="Arial"/>
          <w:noProof/>
        </w:rPr>
        <w:t xml:space="preserve">RIBEIRO, S.; BARCELOS, Y. T. DE. </w:t>
      </w:r>
      <w:r w:rsidRPr="00E30ECA">
        <w:rPr>
          <w:rFonts w:ascii="Arial" w:hAnsi="Arial" w:cs="Arial"/>
          <w:b/>
          <w:bCs/>
          <w:noProof/>
        </w:rPr>
        <w:t>Visualização de Dados Geográficos com a biblioteca D3.js</w:t>
      </w:r>
      <w:r w:rsidRPr="00E30ECA">
        <w:rPr>
          <w:rFonts w:ascii="Arial" w:hAnsi="Arial" w:cs="Arial"/>
          <w:noProof/>
        </w:rPr>
        <w:t xml:space="preserve">. Disponível em: &lt;http://homepages.dcc.ufmg.br/~yussif/visdados/visbdgeod3js/index.html&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Tableau</w:t>
      </w:r>
      <w:r w:rsidRPr="00E30ECA">
        <w:rPr>
          <w:rFonts w:ascii="Arial" w:hAnsi="Arial" w:cs="Arial"/>
          <w:noProof/>
        </w:rPr>
        <w:t xml:space="preserve">. Disponível em: &lt;http://www.tableau.com/&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VIEIRA, M. </w:t>
      </w:r>
      <w:r w:rsidRPr="00E30ECA">
        <w:rPr>
          <w:rFonts w:ascii="Arial" w:hAnsi="Arial" w:cs="Arial"/>
          <w:b/>
          <w:bCs/>
          <w:noProof/>
        </w:rPr>
        <w:t>Entendendo Big Data</w:t>
      </w:r>
      <w:r w:rsidRPr="00E30ECA">
        <w:rPr>
          <w:rFonts w:ascii="Arial" w:hAnsi="Arial" w:cs="Arial"/>
          <w:noProof/>
        </w:rPr>
        <w:t xml:space="preserve">. Disponível em: &lt;http://www.ecommercebrasil.com.br/artigos/entendendo-big-data&gt;. Acesso em: 20 ma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XEXÉO, G. Desafios do Big Data. </w:t>
      </w:r>
      <w:r w:rsidRPr="00E30ECA">
        <w:rPr>
          <w:rFonts w:ascii="Arial" w:hAnsi="Arial" w:cs="Arial"/>
          <w:b/>
          <w:bCs/>
          <w:noProof/>
        </w:rPr>
        <w:t>08- 2013</w:t>
      </w:r>
      <w:r w:rsidRPr="00E30ECA">
        <w:rPr>
          <w:rFonts w:ascii="Arial" w:hAnsi="Arial" w:cs="Arial"/>
          <w:noProof/>
        </w:rPr>
        <w:t xml:space="preserve">, p. 6,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YOSHIDA, H. </w:t>
      </w:r>
      <w:r w:rsidRPr="00E30ECA">
        <w:rPr>
          <w:rFonts w:ascii="Arial" w:hAnsi="Arial" w:cs="Arial"/>
          <w:b/>
          <w:bCs/>
          <w:noProof/>
        </w:rPr>
        <w:t>Tendências para 2015: Big Data, Internet das Coisas, Lagoas de Dados e a Nuvem Híbrida</w:t>
      </w:r>
      <w:r w:rsidRPr="00E30ECA">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30ECA">
      <w:pPr>
        <w:pStyle w:val="NormalWeb"/>
        <w:divId w:val="1877964248"/>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385E" w:rsidRDefault="00AA385E" w:rsidP="0006613A">
      <w:pPr>
        <w:spacing w:after="0" w:line="240" w:lineRule="auto"/>
      </w:pPr>
      <w:r>
        <w:separator/>
      </w:r>
    </w:p>
  </w:endnote>
  <w:endnote w:type="continuationSeparator" w:id="0">
    <w:p w:rsidR="00AA385E" w:rsidRDefault="00AA385E"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385E" w:rsidRDefault="00AA385E" w:rsidP="0006613A">
      <w:pPr>
        <w:spacing w:after="0" w:line="240" w:lineRule="auto"/>
      </w:pPr>
      <w:r>
        <w:separator/>
      </w:r>
    </w:p>
  </w:footnote>
  <w:footnote w:type="continuationSeparator" w:id="0">
    <w:p w:rsidR="00AA385E" w:rsidRDefault="00AA385E"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5">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6">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D90F19" w:rsidRDefault="00D90F19">
      <w:pPr>
        <w:pStyle w:val="Textodenotaderodap"/>
      </w:pPr>
      <w:r>
        <w:rPr>
          <w:rStyle w:val="Refdenotaderodap"/>
        </w:rPr>
        <w:footnoteRef/>
      </w:r>
      <w:r>
        <w:t xml:space="preserve"> Definição de Negócios TI</w:t>
      </w:r>
    </w:p>
  </w:footnote>
  <w:footnote w:id="11">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2">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DD736F">
          <w:rPr>
            <w:noProof/>
          </w:rPr>
          <w:t>12</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1AD3E09"/>
    <w:multiLevelType w:val="multilevel"/>
    <w:tmpl w:val="0416001F"/>
    <w:numStyleLink w:val="Numerao-ABNT"/>
  </w:abstractNum>
  <w:abstractNum w:abstractNumId="6">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E684127"/>
    <w:multiLevelType w:val="multilevel"/>
    <w:tmpl w:val="8AD0E108"/>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1DB0516"/>
    <w:multiLevelType w:val="multilevel"/>
    <w:tmpl w:val="0416001F"/>
    <w:numStyleLink w:val="Numerao-ABNT"/>
  </w:abstractNum>
  <w:abstractNum w:abstractNumId="10">
    <w:nsid w:val="23EA71F5"/>
    <w:multiLevelType w:val="multilevel"/>
    <w:tmpl w:val="0416001F"/>
    <w:numStyleLink w:val="Numerao-ABNT"/>
  </w:abstractNum>
  <w:abstractNum w:abstractNumId="11">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7"/>
  </w:num>
  <w:num w:numId="3">
    <w:abstractNumId w:val="4"/>
  </w:num>
  <w:num w:numId="4">
    <w:abstractNumId w:val="15"/>
  </w:num>
  <w:num w:numId="5">
    <w:abstractNumId w:val="0"/>
  </w:num>
  <w:num w:numId="6">
    <w:abstractNumId w:val="3"/>
  </w:num>
  <w:num w:numId="7">
    <w:abstractNumId w:val="5"/>
  </w:num>
  <w:num w:numId="8">
    <w:abstractNumId w:val="14"/>
  </w:num>
  <w:num w:numId="9">
    <w:abstractNumId w:val="10"/>
  </w:num>
  <w:num w:numId="10">
    <w:abstractNumId w:val="2"/>
  </w:num>
  <w:num w:numId="11">
    <w:abstractNumId w:val="9"/>
  </w:num>
  <w:num w:numId="12">
    <w:abstractNumId w:val="11"/>
  </w:num>
  <w:num w:numId="13">
    <w:abstractNumId w:val="16"/>
  </w:num>
  <w:num w:numId="14">
    <w:abstractNumId w:val="12"/>
  </w:num>
  <w:num w:numId="15">
    <w:abstractNumId w:val="8"/>
  </w:num>
  <w:num w:numId="16">
    <w:abstractNumId w:val="1"/>
  </w:num>
  <w:num w:numId="17">
    <w:abstractNumId w:val="6"/>
  </w:num>
  <w:num w:numId="18">
    <w:abstractNumId w:val="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934"/>
    <w:rsid w:val="0003490D"/>
    <w:rsid w:val="00040560"/>
    <w:rsid w:val="00045939"/>
    <w:rsid w:val="00063CB0"/>
    <w:rsid w:val="0006613A"/>
    <w:rsid w:val="00075FF4"/>
    <w:rsid w:val="00080D69"/>
    <w:rsid w:val="00084A89"/>
    <w:rsid w:val="000865EA"/>
    <w:rsid w:val="000B059A"/>
    <w:rsid w:val="000B43F7"/>
    <w:rsid w:val="000B4DA1"/>
    <w:rsid w:val="000E6774"/>
    <w:rsid w:val="000E6A34"/>
    <w:rsid w:val="000F0BFB"/>
    <w:rsid w:val="000F4FE3"/>
    <w:rsid w:val="00126C08"/>
    <w:rsid w:val="0013656F"/>
    <w:rsid w:val="00142D64"/>
    <w:rsid w:val="0015122C"/>
    <w:rsid w:val="00152FCC"/>
    <w:rsid w:val="001636C7"/>
    <w:rsid w:val="0016740F"/>
    <w:rsid w:val="00182F3D"/>
    <w:rsid w:val="001B75DB"/>
    <w:rsid w:val="001B7DDA"/>
    <w:rsid w:val="001D1237"/>
    <w:rsid w:val="001D1604"/>
    <w:rsid w:val="001E1F7A"/>
    <w:rsid w:val="001E4417"/>
    <w:rsid w:val="001F4CCE"/>
    <w:rsid w:val="00203AA0"/>
    <w:rsid w:val="0020451C"/>
    <w:rsid w:val="00212ED2"/>
    <w:rsid w:val="00227913"/>
    <w:rsid w:val="002312F7"/>
    <w:rsid w:val="00242DAE"/>
    <w:rsid w:val="00243687"/>
    <w:rsid w:val="00266C84"/>
    <w:rsid w:val="00270060"/>
    <w:rsid w:val="00275C39"/>
    <w:rsid w:val="00276129"/>
    <w:rsid w:val="00294B49"/>
    <w:rsid w:val="00295FEC"/>
    <w:rsid w:val="002A1B4A"/>
    <w:rsid w:val="002A4FA8"/>
    <w:rsid w:val="002C2900"/>
    <w:rsid w:val="002C46C7"/>
    <w:rsid w:val="002E0B03"/>
    <w:rsid w:val="002F616A"/>
    <w:rsid w:val="00300070"/>
    <w:rsid w:val="00307FA8"/>
    <w:rsid w:val="00326B73"/>
    <w:rsid w:val="00337FBD"/>
    <w:rsid w:val="003420BA"/>
    <w:rsid w:val="003460CA"/>
    <w:rsid w:val="00352B63"/>
    <w:rsid w:val="00366E08"/>
    <w:rsid w:val="00370B67"/>
    <w:rsid w:val="00370E3C"/>
    <w:rsid w:val="00387D13"/>
    <w:rsid w:val="003B1C2D"/>
    <w:rsid w:val="003C0239"/>
    <w:rsid w:val="003C074B"/>
    <w:rsid w:val="003C7138"/>
    <w:rsid w:val="003D16EF"/>
    <w:rsid w:val="003E22F6"/>
    <w:rsid w:val="003E38E9"/>
    <w:rsid w:val="0041597C"/>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7291E"/>
    <w:rsid w:val="00583545"/>
    <w:rsid w:val="005854C0"/>
    <w:rsid w:val="005A3A19"/>
    <w:rsid w:val="005B3B30"/>
    <w:rsid w:val="005D0106"/>
    <w:rsid w:val="00636676"/>
    <w:rsid w:val="00650309"/>
    <w:rsid w:val="006549FD"/>
    <w:rsid w:val="00664F07"/>
    <w:rsid w:val="00673727"/>
    <w:rsid w:val="00682A5F"/>
    <w:rsid w:val="006870F5"/>
    <w:rsid w:val="00692908"/>
    <w:rsid w:val="006A47D5"/>
    <w:rsid w:val="006A69EE"/>
    <w:rsid w:val="006B6EBC"/>
    <w:rsid w:val="006C72E9"/>
    <w:rsid w:val="006D3594"/>
    <w:rsid w:val="006E2FE8"/>
    <w:rsid w:val="006E61D0"/>
    <w:rsid w:val="006F3A1D"/>
    <w:rsid w:val="006F73E3"/>
    <w:rsid w:val="00701B97"/>
    <w:rsid w:val="00701F0E"/>
    <w:rsid w:val="00732363"/>
    <w:rsid w:val="00745C52"/>
    <w:rsid w:val="007E3CB8"/>
    <w:rsid w:val="007F44CB"/>
    <w:rsid w:val="0080782B"/>
    <w:rsid w:val="0082042B"/>
    <w:rsid w:val="008330D3"/>
    <w:rsid w:val="00842B60"/>
    <w:rsid w:val="008538B0"/>
    <w:rsid w:val="00883A5B"/>
    <w:rsid w:val="00886599"/>
    <w:rsid w:val="00886853"/>
    <w:rsid w:val="00886E52"/>
    <w:rsid w:val="0089338C"/>
    <w:rsid w:val="008A194A"/>
    <w:rsid w:val="008A23AC"/>
    <w:rsid w:val="008D3D5B"/>
    <w:rsid w:val="008F0F64"/>
    <w:rsid w:val="00913BE1"/>
    <w:rsid w:val="00923F20"/>
    <w:rsid w:val="00924C54"/>
    <w:rsid w:val="00927C7D"/>
    <w:rsid w:val="00986CF2"/>
    <w:rsid w:val="009920AA"/>
    <w:rsid w:val="009B33D9"/>
    <w:rsid w:val="009C0C4A"/>
    <w:rsid w:val="009D4E76"/>
    <w:rsid w:val="009E3A3D"/>
    <w:rsid w:val="009E47F2"/>
    <w:rsid w:val="009F0EF7"/>
    <w:rsid w:val="00A04A2C"/>
    <w:rsid w:val="00A50CC0"/>
    <w:rsid w:val="00A61A0D"/>
    <w:rsid w:val="00A651F9"/>
    <w:rsid w:val="00A709BD"/>
    <w:rsid w:val="00A70A96"/>
    <w:rsid w:val="00A720DE"/>
    <w:rsid w:val="00A74288"/>
    <w:rsid w:val="00A8413E"/>
    <w:rsid w:val="00A9649A"/>
    <w:rsid w:val="00AA385E"/>
    <w:rsid w:val="00AB1155"/>
    <w:rsid w:val="00AB6779"/>
    <w:rsid w:val="00AC102D"/>
    <w:rsid w:val="00AC52C0"/>
    <w:rsid w:val="00AD0178"/>
    <w:rsid w:val="00AD5767"/>
    <w:rsid w:val="00AD6A76"/>
    <w:rsid w:val="00AF33B8"/>
    <w:rsid w:val="00AF7FD7"/>
    <w:rsid w:val="00B00051"/>
    <w:rsid w:val="00B011E9"/>
    <w:rsid w:val="00B0166A"/>
    <w:rsid w:val="00B04808"/>
    <w:rsid w:val="00B13548"/>
    <w:rsid w:val="00B227C7"/>
    <w:rsid w:val="00B33C58"/>
    <w:rsid w:val="00B562E7"/>
    <w:rsid w:val="00B56C4C"/>
    <w:rsid w:val="00B600BD"/>
    <w:rsid w:val="00B7765B"/>
    <w:rsid w:val="00B838C5"/>
    <w:rsid w:val="00B93915"/>
    <w:rsid w:val="00BB43B7"/>
    <w:rsid w:val="00BB4BC0"/>
    <w:rsid w:val="00BB4E30"/>
    <w:rsid w:val="00BB6553"/>
    <w:rsid w:val="00BC2F1E"/>
    <w:rsid w:val="00BD5E2B"/>
    <w:rsid w:val="00BD6AA8"/>
    <w:rsid w:val="00BF159E"/>
    <w:rsid w:val="00BF6054"/>
    <w:rsid w:val="00C0758C"/>
    <w:rsid w:val="00C10D53"/>
    <w:rsid w:val="00C1363C"/>
    <w:rsid w:val="00C13BD8"/>
    <w:rsid w:val="00C25E91"/>
    <w:rsid w:val="00C32C42"/>
    <w:rsid w:val="00C35E0E"/>
    <w:rsid w:val="00C431DA"/>
    <w:rsid w:val="00C533C3"/>
    <w:rsid w:val="00C65E74"/>
    <w:rsid w:val="00C67199"/>
    <w:rsid w:val="00CA139A"/>
    <w:rsid w:val="00CA2838"/>
    <w:rsid w:val="00CB6419"/>
    <w:rsid w:val="00CC4C7C"/>
    <w:rsid w:val="00CE3F5A"/>
    <w:rsid w:val="00CF5F6C"/>
    <w:rsid w:val="00CF756E"/>
    <w:rsid w:val="00D15206"/>
    <w:rsid w:val="00D2100C"/>
    <w:rsid w:val="00D3079D"/>
    <w:rsid w:val="00D35CA1"/>
    <w:rsid w:val="00D73AE7"/>
    <w:rsid w:val="00D90F19"/>
    <w:rsid w:val="00D9731C"/>
    <w:rsid w:val="00DB14EB"/>
    <w:rsid w:val="00DB48EE"/>
    <w:rsid w:val="00DC78D3"/>
    <w:rsid w:val="00DD4E93"/>
    <w:rsid w:val="00DD64C4"/>
    <w:rsid w:val="00DD736F"/>
    <w:rsid w:val="00DE1004"/>
    <w:rsid w:val="00DE2380"/>
    <w:rsid w:val="00DE5101"/>
    <w:rsid w:val="00E0527B"/>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85D27"/>
    <w:rsid w:val="00EB4330"/>
    <w:rsid w:val="00EC4EA4"/>
    <w:rsid w:val="00EE1791"/>
    <w:rsid w:val="00EE2EEE"/>
    <w:rsid w:val="00EE46B9"/>
    <w:rsid w:val="00EE5307"/>
    <w:rsid w:val="00F07732"/>
    <w:rsid w:val="00F16AEB"/>
    <w:rsid w:val="00F24BAA"/>
    <w:rsid w:val="00F27C5D"/>
    <w:rsid w:val="00F32608"/>
    <w:rsid w:val="00F46DA5"/>
    <w:rsid w:val="00F54E59"/>
    <w:rsid w:val="00F568AE"/>
    <w:rsid w:val="00F6718B"/>
    <w:rsid w:val="00F73F64"/>
    <w:rsid w:val="00F7743A"/>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E27F54"/>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E27F54"/>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58E7C0F1-9603-4ACB-868C-B4DA903C8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TotalTime>
  <Pages>23</Pages>
  <Words>8407</Words>
  <Characters>45398</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230</cp:revision>
  <cp:lastPrinted>2015-04-26T20:43:00Z</cp:lastPrinted>
  <dcterms:created xsi:type="dcterms:W3CDTF">2015-03-13T00:14:00Z</dcterms:created>
  <dcterms:modified xsi:type="dcterms:W3CDTF">2015-04-26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